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6D5A" w:rsidRDefault="00CD6D5A">
      <w:pPr>
        <w:spacing w:line="280" w:lineRule="exact"/>
        <w:ind w:firstLine="0"/>
        <w:rPr>
          <w:sz w:val="20"/>
        </w:rPr>
      </w:pPr>
    </w:p>
    <w:p w:rsidR="00CD6D5A" w:rsidRDefault="00303798">
      <w:pPr>
        <w:pStyle w:val="a5"/>
        <w:spacing w:before="72"/>
      </w:pPr>
      <w:r>
        <w:t xml:space="preserve">Proposal </w:t>
      </w:r>
      <w:r w:rsidR="00B65FD7">
        <w:t>for</w:t>
      </w:r>
      <w:r>
        <w:t xml:space="preserve"> Automatic Extraction Framework of Superconductors </w:t>
      </w:r>
      <w:r w:rsidR="0042570A">
        <w:t>R</w:t>
      </w:r>
      <w:r>
        <w:t xml:space="preserve">elated Information from Scientific </w:t>
      </w:r>
      <w:r w:rsidR="0042570A">
        <w:t>L</w:t>
      </w:r>
      <w:r>
        <w:t>iterature</w:t>
      </w:r>
    </w:p>
    <w:p w:rsidR="00CD6D5A" w:rsidRDefault="00303798">
      <w:pPr>
        <w:pStyle w:val="a7"/>
        <w:spacing w:before="108"/>
      </w:pPr>
      <w:r>
        <w:t xml:space="preserve">Luca </w:t>
      </w:r>
      <w:proofErr w:type="spellStart"/>
      <w:r>
        <w:t>Foppiano</w:t>
      </w:r>
      <w:proofErr w:type="spellEnd"/>
      <w:r>
        <w:rPr>
          <w:vertAlign w:val="superscript"/>
        </w:rPr>
        <w:t xml:space="preserve">†‡  </w:t>
      </w:r>
      <w:proofErr w:type="spellStart"/>
      <w:r>
        <w:t>Thaer</w:t>
      </w:r>
      <w:proofErr w:type="spellEnd"/>
      <w:r>
        <w:t xml:space="preserve"> M. </w:t>
      </w:r>
      <w:proofErr w:type="spellStart"/>
      <w:r>
        <w:t>Dieb</w:t>
      </w:r>
      <w:proofErr w:type="spellEnd"/>
      <w:r>
        <w:rPr>
          <w:vertAlign w:val="superscript"/>
        </w:rPr>
        <w:t>†‡</w:t>
      </w:r>
      <w:r>
        <w:t xml:space="preserve">  Akira Suzuki</w:t>
      </w:r>
      <w:r>
        <w:rPr>
          <w:vertAlign w:val="superscript"/>
        </w:rPr>
        <w:t>†‡</w:t>
      </w:r>
      <w:r>
        <w:t xml:space="preserve"> and  Masashi Ishii</w:t>
      </w:r>
      <w:r>
        <w:rPr>
          <w:vertAlign w:val="superscript"/>
        </w:rPr>
        <w:t>†‡</w:t>
      </w:r>
    </w:p>
    <w:p w:rsidR="00CD6D5A" w:rsidRDefault="00303798">
      <w:pPr>
        <w:pStyle w:val="a8"/>
        <w:spacing w:before="108"/>
      </w:pPr>
      <w:r>
        <w:t>†Research and Services Division of Materials Data and Integrated System (</w:t>
      </w:r>
      <w:proofErr w:type="spellStart"/>
      <w:r>
        <w:t>MaDIS</w:t>
      </w:r>
      <w:proofErr w:type="spellEnd"/>
      <w:r>
        <w:t xml:space="preserve">), National Institute for Materials Science (NIMS), 1-2-1 </w:t>
      </w:r>
      <w:proofErr w:type="spellStart"/>
      <w:r>
        <w:t>Sengen</w:t>
      </w:r>
      <w:proofErr w:type="spellEnd"/>
      <w:r>
        <w:t>, Tsukuba, Ibaraki 305-0047, Japan</w:t>
      </w:r>
    </w:p>
    <w:p w:rsidR="00CD6D5A" w:rsidRDefault="00303798">
      <w:pPr>
        <w:pStyle w:val="a9"/>
        <w:spacing w:before="36" w:after="180"/>
      </w:pPr>
      <w:r>
        <w:t>E-mail: ‡{</w:t>
      </w:r>
      <w:proofErr w:type="spellStart"/>
      <w:r>
        <w:t>FOPPIANO.Luca</w:t>
      </w:r>
      <w:proofErr w:type="spellEnd"/>
      <w:r>
        <w:t xml:space="preserve">, </w:t>
      </w:r>
      <w:proofErr w:type="spellStart"/>
      <w:r>
        <w:t>MOUSTAFADIEB.Thaer</w:t>
      </w:r>
      <w:proofErr w:type="spellEnd"/>
      <w:r>
        <w:t xml:space="preserve">, SUZUKI.Akira3, </w:t>
      </w:r>
      <w:proofErr w:type="spellStart"/>
      <w:r>
        <w:t>ISHII.Masashi</w:t>
      </w:r>
      <w:proofErr w:type="spellEnd"/>
      <w:r>
        <w:t>}@nims.go.jp</w:t>
      </w:r>
    </w:p>
    <w:p w:rsidR="00CD6D5A" w:rsidRDefault="00303798">
      <w:pPr>
        <w:spacing w:line="280" w:lineRule="exact"/>
        <w:ind w:firstLine="201"/>
      </w:pPr>
      <w:r>
        <w:rPr>
          <w:b/>
          <w:sz w:val="20"/>
        </w:rPr>
        <w:t>Abstract</w:t>
      </w:r>
      <w:r>
        <w:rPr>
          <w:sz w:val="20"/>
        </w:rPr>
        <w:t xml:space="preserve"> The automatic collection of materials information from research papers using Natural Language Processing (NLP) is highly required for rapid materials development using big data, namely materials informatics (MI). The difficulty of this automatic collection is mainly caused by the variety of expressions in the papers, a </w:t>
      </w:r>
      <w:r w:rsidR="003433EB">
        <w:rPr>
          <w:sz w:val="20"/>
        </w:rPr>
        <w:t xml:space="preserve">robust </w:t>
      </w:r>
      <w:r>
        <w:rPr>
          <w:sz w:val="20"/>
        </w:rPr>
        <w:t xml:space="preserve">system with tolerance to such variety is required to be developed. In this paper, we report an ongoing interdisciplinary work to construct </w:t>
      </w:r>
      <w:r w:rsidR="001E7891">
        <w:rPr>
          <w:sz w:val="20"/>
        </w:rPr>
        <w:t>a</w:t>
      </w:r>
      <w:r>
        <w:rPr>
          <w:sz w:val="20"/>
        </w:rPr>
        <w:t xml:space="preserve"> system for automatic collection of superconductor-related information from scientific literature using text mining techniques. We focus</w:t>
      </w:r>
      <w:r w:rsidR="0042570A">
        <w:rPr>
          <w:sz w:val="20"/>
        </w:rPr>
        <w:t>ed</w:t>
      </w:r>
      <w:r>
        <w:rPr>
          <w:sz w:val="20"/>
        </w:rPr>
        <w:t xml:space="preserve"> on the identification of superconducting material names and their critical temperature (Tc) key property. We discuss the construction of a prototype for extraction and linking using machine learning (ML) techniques for the physical information collection. From </w:t>
      </w:r>
      <w:r w:rsidR="00941CFF">
        <w:rPr>
          <w:sz w:val="20"/>
        </w:rPr>
        <w:t xml:space="preserve">the </w:t>
      </w:r>
      <w:r>
        <w:rPr>
          <w:sz w:val="20"/>
        </w:rPr>
        <w:t>evaluation using 500 sample documents, we define a baseline and a direction for future improvements.</w:t>
      </w:r>
    </w:p>
    <w:p w:rsidR="00CD6D5A" w:rsidRDefault="00303798">
      <w:pPr>
        <w:spacing w:line="280" w:lineRule="exact"/>
        <w:ind w:firstLine="201"/>
      </w:pPr>
      <w:r>
        <w:rPr>
          <w:b/>
          <w:sz w:val="20"/>
        </w:rPr>
        <w:t xml:space="preserve">Keywords </w:t>
      </w:r>
      <w:r>
        <w:rPr>
          <w:sz w:val="20"/>
        </w:rPr>
        <w:t xml:space="preserve">Material Informatics, Superconductors, Machine Learning, NLP, TDM </w:t>
      </w:r>
    </w:p>
    <w:p w:rsidR="00CD6D5A" w:rsidRDefault="00CD6D5A">
      <w:pPr>
        <w:spacing w:line="280" w:lineRule="exact"/>
        <w:ind w:firstLine="201"/>
        <w:rPr>
          <w:sz w:val="20"/>
        </w:rPr>
      </w:pPr>
    </w:p>
    <w:p w:rsidR="00CD6D5A" w:rsidRDefault="00CD6D5A">
      <w:pPr>
        <w:sectPr w:rsidR="00CD6D5A">
          <w:headerReference w:type="default" r:id="rId8"/>
          <w:footerReference w:type="default" r:id="rId9"/>
          <w:headerReference w:type="first" r:id="rId10"/>
          <w:footerReference w:type="first" r:id="rId11"/>
          <w:pgSz w:w="11906" w:h="16838"/>
          <w:pgMar w:top="1588" w:right="851" w:bottom="1361" w:left="851" w:header="397" w:footer="567" w:gutter="0"/>
          <w:cols w:space="720"/>
          <w:formProt w:val="0"/>
          <w:titlePg/>
          <w:docGrid w:type="lines" w:linePitch="360"/>
        </w:sectPr>
      </w:pPr>
    </w:p>
    <w:p w:rsidR="00B2145D" w:rsidRDefault="00B2145D" w:rsidP="00B2145D">
      <w:pPr>
        <w:pStyle w:val="Heading1Char"/>
        <w:numPr>
          <w:ilvl w:val="0"/>
          <w:numId w:val="1"/>
        </w:numPr>
      </w:pPr>
      <w:r>
        <w:t>Introduction</w:t>
      </w:r>
    </w:p>
    <w:p w:rsidR="00B2145D" w:rsidRDefault="00B2145D" w:rsidP="00B2145D">
      <w:pPr>
        <w:ind w:firstLine="204"/>
      </w:pPr>
      <w:r>
        <w:t xml:space="preserve">Automatic information extraction from research papers using Natural Language Processing (NLP) is a highly required approach in many domains. In material research, the use of big data obtained experimentally, known as Material Informatics (MI), may give insight leading to new breakthroughs in materials discovery. </w:t>
      </w:r>
    </w:p>
    <w:p w:rsidR="00B2145D" w:rsidRDefault="00B2145D" w:rsidP="00B2145D">
      <w:pPr>
        <w:ind w:firstLine="204"/>
      </w:pPr>
      <w:r>
        <w:t>The increasing availability of scientific papers and the expertise costs to manually extract valuable data justify the needs of Text and Data Mining (TDM) automatic approaches. Despite the general understanding of the necessity of TDM,</w:t>
      </w:r>
      <w:r w:rsidR="001E7891">
        <w:t xml:space="preserve"> the wide variation of writing styles and formats </w:t>
      </w:r>
      <w:r w:rsidR="00667F90">
        <w:t>within</w:t>
      </w:r>
      <w:r w:rsidR="001E7891">
        <w:t xml:space="preserve"> in the same </w:t>
      </w:r>
      <w:r w:rsidR="000328CE">
        <w:t xml:space="preserve">research </w:t>
      </w:r>
      <w:r w:rsidR="001E7891">
        <w:t>topic</w:t>
      </w:r>
      <w:r w:rsidR="000328CE">
        <w:t>s</w:t>
      </w:r>
      <w:r w:rsidR="001E7891">
        <w:t xml:space="preserve"> </w:t>
      </w:r>
      <w:r>
        <w:t xml:space="preserve">makes this task complex. </w:t>
      </w:r>
    </w:p>
    <w:p w:rsidR="00B2145D" w:rsidRDefault="00B2145D" w:rsidP="00B2145D">
      <w:pPr>
        <w:ind w:firstLine="204"/>
      </w:pPr>
      <w:r>
        <w:t>In this paper, we propose a framework for automatic data extraction and tried an application of this system to</w:t>
      </w:r>
      <w:r w:rsidR="000328CE">
        <w:t xml:space="preserve"> the superconductivity</w:t>
      </w:r>
      <w:r>
        <w:t xml:space="preserve"> scientific field.  </w:t>
      </w:r>
    </w:p>
    <w:p w:rsidR="00B2145D" w:rsidRDefault="00B2145D" w:rsidP="00B2145D">
      <w:pPr>
        <w:ind w:firstLine="204"/>
      </w:pPr>
      <w:r w:rsidRPr="00F1345D">
        <w:rPr>
          <w:i/>
        </w:rPr>
        <w:t>Superconductivity is a phenomenon of exactly zero electrical resistance and expulsion of magnetic flux fields occurring in certain materials called superconductors, under a characteristic critical temperature</w:t>
      </w:r>
      <w:r>
        <w:t xml:space="preserve"> </w:t>
      </w:r>
      <w:r w:rsidR="00710AFA">
        <w:fldChar w:fldCharType="begin"/>
      </w:r>
      <w:r w:rsidR="00710AFA">
        <w:instrText xml:space="preserve"> ADDIN ZOTERO_ITEM CSL_CITATION {"citationID":"ynyijBmj","properties":{"formattedCitation":"[1]","plainCitation":"[1]","noteIndex":0},"citationItems":[{"id":84,"uris":["http://zotero.org/users/local/dVeAGDMS/items/TR6ZQTPV"],"uri":["http://zotero.org/users/local/dVeAGDMS/items/TR6ZQTPV"],"itemData":{"id":84,"type":"webpage","title":"Superconductivity Wikipedia Page","URL":"https://en.wikipedia.org/wiki/Superconductivity","author":[{"family":"contributors","given":"Wikipedia"}],"issued":{"date-parts":[["2001"]],"season":"2019"}}}],"schema":"https://github.com/citation-style-language/schema/raw/master/csl-citation.json"} </w:instrText>
      </w:r>
      <w:r w:rsidR="00710AFA">
        <w:fldChar w:fldCharType="separate"/>
      </w:r>
      <w:r w:rsidR="00710AFA">
        <w:t>[1]</w:t>
      </w:r>
      <w:r w:rsidR="00710AFA">
        <w:fldChar w:fldCharType="end"/>
      </w:r>
      <w:r w:rsidR="00710AFA">
        <w:t>.</w:t>
      </w:r>
    </w:p>
    <w:p w:rsidR="00301801" w:rsidRDefault="00B2145D" w:rsidP="00301801">
      <w:pPr>
        <w:ind w:firstLine="204"/>
      </w:pPr>
      <w:r>
        <w:t xml:space="preserve">Historically, high-temperature superconductors have been suddenly discovered by intuition of scientists rather than systematic consideration because of the lack of theoretical understanding </w:t>
      </w:r>
      <w:r w:rsidR="00710AFA">
        <w:fldChar w:fldCharType="begin"/>
      </w:r>
      <w:r w:rsidR="00710AFA">
        <w:instrText xml:space="preserve"> ADDIN ZOTERO_ITEM CSL_CITATION {"citationID":"UW6uOsto","properties":{"formattedCitation":"[2]","plainCitation":"[2]","noteIndex":0},"citationItems":[{"id":104,"uris":["http://zotero.org/users/local/dVeAGDMS/items/D23Z8YKT"],"uri":["http://zotero.org/users/local/dVeAGDMS/items/D23Z8YKT"],"itemData":{"id":104,"type":"article-journal","title":"Possible high-temperature superconductors predicted from electronic structure and data-filtering algorithms","container-title":"Computational materials science","page":"282–286","volume":"67","author":[{"family":"Klintenberg","given":"Mattias"},{"family":"Eriksson","given":"Olle"}],"issued":{"date-parts":[["2013"]]}}}],"schema":"https://github.com/citation-style-language/schema/raw/master/csl-citation.json"} </w:instrText>
      </w:r>
      <w:r w:rsidR="00710AFA">
        <w:fldChar w:fldCharType="separate"/>
      </w:r>
      <w:r w:rsidR="00710AFA">
        <w:rPr>
          <w:noProof/>
        </w:rPr>
        <w:t>[2]</w:t>
      </w:r>
      <w:r w:rsidR="00710AFA">
        <w:fldChar w:fldCharType="end"/>
      </w:r>
      <w:r w:rsidR="00710AFA">
        <w:t xml:space="preserve"> </w:t>
      </w:r>
      <w:r w:rsidR="00710AFA">
        <w:fldChar w:fldCharType="begin"/>
      </w:r>
      <w:r w:rsidR="00710AFA">
        <w:instrText xml:space="preserve"> ADDIN ZOTERO_ITEM CSL_CITATION {"citationID":"g5TZN9ao","properties":{"formattedCitation":"[3]","plainCitation":"[3]","noteIndex":0},"citationItems":[{"id":92,"uris":["http://zotero.org/users/local/dVeAGDMS/items/N9SPGR9X"],"uri":["http://zotero.org/users/local/dVeAGDMS/items/N9SPGR9X"],"itemData":{"id":92,"type":"article-journal","title":"Deep Learning of Superconductors I: Estimation of Critical Temperature of Superconductors Toward the Search for New Materials","container-title":"CoRR","volume":"abs/1812.01995","URL":"http://arxiv.org/abs/1812.01995","author":[{"family":"Konno","given":"Tomohiko"},{"family":"Kurokawa","given":"Hodaka"},{"family":"Nabeshima","given":"Fuyuki"},{"family":"Ogawa","given":"Ryo"},{"family":"Iwazume","given":"Michiaki"},{"family":"Hosako","given":"Iwao"},{"family":"Maeda","given":"Atsutaka"}],"issued":{"date-parts":[["2018"]]}}}],"schema":"https://github.com/citation-style-language/schema/raw/master/csl-citation.json"} </w:instrText>
      </w:r>
      <w:r w:rsidR="00710AFA">
        <w:fldChar w:fldCharType="separate"/>
      </w:r>
      <w:r w:rsidR="00710AFA">
        <w:rPr>
          <w:noProof/>
        </w:rPr>
        <w:t>[3]</w:t>
      </w:r>
      <w:r w:rsidR="00710AFA">
        <w:fldChar w:fldCharType="end"/>
      </w:r>
      <w:r>
        <w:t>. In this situation, data-driven exploration</w:t>
      </w:r>
      <w:r w:rsidR="002F53CF">
        <w:t xml:space="preserve"> </w:t>
      </w:r>
      <w:r w:rsidR="002F53CF">
        <w:fldChar w:fldCharType="begin"/>
      </w:r>
      <w:r w:rsidR="002F53CF">
        <w:instrText xml:space="preserve"> ADDIN ZOTERO_ITEM CSL_CITATION {"citationID":"b23FXzSZ","properties":{"formattedCitation":"[4]","plainCitation":"[4]","noteIndex":0},"citationItems":[{"id":102,"uris":["http://zotero.org/users/local/dVeAGDMS/items/UDLC9797"],"uri":["http://zotero.org/users/local/dVeAGDMS/items/UDLC9797"],"itemData":{"id":102,"type":"article-journal","title":"Data-driven exploration of new pressure-induced superconductivity in PbBi2Te4","container-title":"Science and Technology of Advanced Materials","page":"909-916","volume":"19","issue":"1","DOI":"10.1080/14686996.2018.1548885","note":"PMID: 30636994","author":[{"family":"Matsumoto","given":"Ryo"},{"family":"Hou","given":"Zhufeng"},{"family":"Nagao","given":"Masanori"},{"family":"Adachi","given":"Shintaro"},{"family":"Hara","given":"Hiroshi"},{"family":"Tanaka","given":"Hiromi"},{"family":"Nakamura","given":"Kazuki"},{"family":"Murakami","given":"Ryo"},{"family":"Yamamoto","given":"Sayaka"},{"family":"Takeya","given":"Hiroyuki"},{"family":"Irifune","given":"Tetsuo"},{"family":"Terakura","given":"Kiyoyuki"},{"family":"Takano","given":"Yoshihiko"}],"issued":{"date-parts":[["2018"]]}}}],"schema":"https://github.com/citation-style-language/schema/raw/master/csl-citation.json"} </w:instrText>
      </w:r>
      <w:r w:rsidR="002F53CF">
        <w:fldChar w:fldCharType="separate"/>
      </w:r>
      <w:r w:rsidR="002F53CF">
        <w:rPr>
          <w:noProof/>
        </w:rPr>
        <w:t>[4]</w:t>
      </w:r>
      <w:r w:rsidR="002F53CF">
        <w:fldChar w:fldCharType="end"/>
      </w:r>
      <w:r w:rsidR="00710AFA">
        <w:fldChar w:fldCharType="begin"/>
      </w:r>
      <w:r w:rsidR="002F53CF">
        <w:instrText xml:space="preserve"> ADDIN ZOTERO_ITEM CSL_CITATION {"citationID":"2WDDhc4P","properties":{"formattedCitation":"[5]","plainCitation":"[5]","noteIndex":0},"citationItems":[{"id":103,"uris":["http://zotero.org/users/local/dVeAGDMS/items/KH3AZAQC"],"uri":["http://zotero.org/users/local/dVeAGDMS/items/KH3AZAQC"],"itemData":{"id":103,"type":"article-journal","title":"A data-driven statistical model for predicting the critical temperature of a superconductor","container-title":"Computational Materials Science","page":"346 - 354","volume":"154","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DOI":"https://doi.org/10.1016/j.commatsci.2018.07.052","ISSN":"0927-0256","author":[{"family":"Hamidieh","given":"Kam"}],"issued":{"date-parts":[["2018"]]}}}],"schema":"https://github.com/citation-style-language/schema/raw/master/csl-citation.json"} </w:instrText>
      </w:r>
      <w:r w:rsidR="00710AFA">
        <w:fldChar w:fldCharType="separate"/>
      </w:r>
      <w:r w:rsidR="002F53CF">
        <w:rPr>
          <w:noProof/>
        </w:rPr>
        <w:t>[5]</w:t>
      </w:r>
      <w:r w:rsidR="00710AFA">
        <w:fldChar w:fldCharType="end"/>
      </w:r>
      <w:r w:rsidR="002F53CF">
        <w:fldChar w:fldCharType="begin"/>
      </w:r>
      <w:r w:rsidR="002F53CF">
        <w:instrText xml:space="preserve"> ADDIN ZOTERO_ITEM CSL_CITATION {"citationID":"qT4Se3ei","properties":{"formattedCitation":"[6]","plainCitation":"[6]","noteIndex":0},"citationItems":[{"id":99,"uris":["http://zotero.org/users/local/dVeAGDMS/items/EILUSWXF"],"uri":["http://zotero.org/users/local/dVeAGDMS/items/EILUSWXF"],"itemData":{"id":99,"type":"article-journal","title":"Towards novel organic high-$T_c$ superconductors: Data mining using density of states similarity search","container-title":"Phys. Rev. Materials","page":"024802","volume":"2","issue":"2","DOI":"10.1103/PhysRevMaterials.2.024802","author":[{"family":"Geilhufe","given":"R. Matthias"},{"family":"Borysov","given":"Stanislav S."},{"family":"Kalpakchi","given":"Dmytro"},{"family":"Balatsky","given":"Alexander V."}],"issued":{"date-parts":[["2018",2]]}}}],"schema":"https://github.com/citation-style-language/schema/raw/master/csl-citation.json"} </w:instrText>
      </w:r>
      <w:r w:rsidR="002F53CF">
        <w:fldChar w:fldCharType="separate"/>
      </w:r>
      <w:r w:rsidR="002F53CF">
        <w:rPr>
          <w:noProof/>
        </w:rPr>
        <w:t>[6]</w:t>
      </w:r>
      <w:r w:rsidR="002F53CF">
        <w:fldChar w:fldCharType="end"/>
      </w:r>
      <w:r w:rsidR="002F53CF">
        <w:fldChar w:fldCharType="begin"/>
      </w:r>
      <w:r w:rsidR="002F53CF">
        <w:instrText xml:space="preserve"> ADDIN ZOTERO_ITEM CSL_CITATION {"citationID":"Q1HljNyQ","properties":{"formattedCitation":"[7]","plainCitation":"[7]","noteIndex":0},"citationItems":[{"id":101,"uris":["http://zotero.org/users/local/dVeAGDMS/items/5E98GNM2"],"uri":["http://zotero.org/users/local/dVeAGDMS/items/5E98GNM2"],"itemData":{"id":101,"type":"article-journal","title":"Materials Cartography: Representing and Mining Materials Space Using Structural and Electronic Fingerprints","container-title":"Chemistry of Materials","page":"735-743","volume":"27","issue":"3","DOI":"10.1021/cm503507h","author":[{"family":"Isayev","given":"Olexandr"},{"family":"Fourches","given":"Denis"},{"family":"Muratov","given":"Eugene N."},{"family":"Oses","given":"Corey"},{"family":"Rasch","given":"Kevin"},{"family":"Tropsha","given":"Alexander"},{"family":"Curtarolo","given":"Stefano"}],"issued":{"date-parts":[["2015"]]}}}],"schema":"https://github.com/citation-style-language/schema/raw/master/csl-citation.json"} </w:instrText>
      </w:r>
      <w:r w:rsidR="002F53CF">
        <w:fldChar w:fldCharType="separate"/>
      </w:r>
      <w:r w:rsidR="002F53CF">
        <w:rPr>
          <w:noProof/>
        </w:rPr>
        <w:t>[7]</w:t>
      </w:r>
      <w:r w:rsidR="002F53CF">
        <w:fldChar w:fldCharType="end"/>
      </w:r>
      <w:r w:rsidR="002F53CF">
        <w:t xml:space="preserve"> </w:t>
      </w:r>
      <w:r>
        <w:t xml:space="preserve"> would be a feasible approach to discover new superconducting materials. Since it requires huge data sets for precise prediction, high-throughput experiments, first-principle calculations, existing material databases should be used as data source</w:t>
      </w:r>
      <w:r w:rsidR="00F1345D">
        <w:t>s</w:t>
      </w:r>
      <w:r>
        <w:t xml:space="preserve">. </w:t>
      </w:r>
    </w:p>
    <w:p w:rsidR="00B2145D" w:rsidRDefault="00B2145D" w:rsidP="00301801">
      <w:pPr>
        <w:ind w:firstLine="204"/>
      </w:pPr>
      <w:r>
        <w:t>Currently, several material databases are available for property search</w:t>
      </w:r>
      <w:r w:rsidR="00F1345D">
        <w:t>.</w:t>
      </w:r>
      <w:r>
        <w:t xml:space="preserve"> </w:t>
      </w:r>
      <w:r w:rsidR="00F1345D">
        <w:t>H</w:t>
      </w:r>
      <w:r>
        <w:t>owever</w:t>
      </w:r>
      <w:r w:rsidR="00F1345D">
        <w:t>,</w:t>
      </w:r>
      <w:r>
        <w:t xml:space="preserve"> when looking at the superconductor sub-domain, the main one is </w:t>
      </w:r>
      <w:proofErr w:type="spellStart"/>
      <w:r>
        <w:t>SuperCon</w:t>
      </w:r>
      <w:proofErr w:type="spellEnd"/>
      <w:r w:rsidR="002F53CF">
        <w:t xml:space="preserve"> </w:t>
      </w:r>
      <w:r w:rsidR="002F53CF">
        <w:fldChar w:fldCharType="begin"/>
      </w:r>
      <w:r w:rsidR="002F53CF">
        <w:instrText xml:space="preserve"> ADDIN ZOTERO_ITEM CSL_CITATION {"citationID":"F0a8YbyS","properties":{"formattedCitation":"[8]","plainCitation":"[8]","noteIndex":0},"citationItems":[{"id":90,"uris":["http://zotero.org/users/local/dVeAGDMS/items/QZLMPTVZ"],"uri":["http://zotero.org/users/local/dVeAGDMS/items/QZLMPTVZ"],"itemData":{"id":90,"type":"webpage","title":"SuperCon","URL":"https://supercon.nims.go.jp/","author":[{"family":"Science","given":"National Institute for Materials"}]}}],"schema":"https://github.com/citation-style-language/schema/raw/master/csl-citation.json"} </w:instrText>
      </w:r>
      <w:r w:rsidR="002F53CF">
        <w:fldChar w:fldCharType="separate"/>
      </w:r>
      <w:r w:rsidR="002F53CF">
        <w:rPr>
          <w:noProof/>
        </w:rPr>
        <w:t>[8]</w:t>
      </w:r>
      <w:r w:rsidR="002F53CF">
        <w:fldChar w:fldCharType="end"/>
      </w:r>
      <w:r>
        <w:t xml:space="preserve"> hosted and maintained by the National Institute for Materials Science (NIMS). The </w:t>
      </w:r>
      <w:proofErr w:type="spellStart"/>
      <w:r>
        <w:t>SuperCon</w:t>
      </w:r>
      <w:proofErr w:type="spellEnd"/>
      <w:r>
        <w:t xml:space="preserve"> contains about 32</w:t>
      </w:r>
      <w:r w:rsidR="00DC2EC6">
        <w:t>000</w:t>
      </w:r>
      <w:r>
        <w:t xml:space="preserve"> inorganic and about 558 organic superconductor material definitions. Although it is constantly updated with manual data collection, it cannot catch up with the massive fresh information from the increasing number of articles each year. It is our challenge to make </w:t>
      </w:r>
      <w:proofErr w:type="spellStart"/>
      <w:r>
        <w:t>SuperCon</w:t>
      </w:r>
      <w:proofErr w:type="spellEnd"/>
      <w:r>
        <w:t xml:space="preserve"> richer for data-driven science. In this paper, we describe the ongoing attempt to design a TDM system using NLP techniques. In particular, we focus on extracting superconducting materials names and their linking </w:t>
      </w:r>
      <w:r w:rsidR="00F1345D">
        <w:t>to the</w:t>
      </w:r>
      <w:r>
        <w:t xml:space="preserve"> corresponding critical temperature (Tc) values.</w:t>
      </w:r>
    </w:p>
    <w:p w:rsidR="00B2145D" w:rsidRDefault="00B2145D" w:rsidP="00F35C0B">
      <w:pPr>
        <w:ind w:firstLine="204"/>
      </w:pPr>
      <w:r>
        <w:t xml:space="preserve">Our system is built on an Open Source library for text mining for scholarly documents: </w:t>
      </w:r>
      <w:proofErr w:type="spellStart"/>
      <w:r>
        <w:t>Grobid</w:t>
      </w:r>
      <w:proofErr w:type="spellEnd"/>
      <w:r>
        <w:t xml:space="preserve"> </w:t>
      </w:r>
      <w:r w:rsidR="002F53CF">
        <w:fldChar w:fldCharType="begin"/>
      </w:r>
      <w:r w:rsidR="002F53CF">
        <w:instrText xml:space="preserve"> ADDIN ZOTERO_ITEM CSL_CITATION {"citationID":"7r0hxGzI","properties":{"formattedCitation":"[9]","plainCitation":"[9]","noteIndex":0},"citationItems":[{"id":86,"uris":["http://zotero.org/users/local/dVeAGDMS/items/32D3WGQW"],"uri":["http://zotero.org/users/local/dVeAGDMS/items/32D3WGQW"],"itemData":{"id":86,"type":"webpage","title":"GROBID","URL":"https://github.com/kermitt2/grobid","author":[{"family":"Contributors","given":"GROBID"}],"issued":{"date-parts":[["2008"]],"season":"2019"}}}],"schema":"https://github.com/citation-style-language/schema/raw/master/csl-citation.json"} </w:instrText>
      </w:r>
      <w:r w:rsidR="002F53CF">
        <w:fldChar w:fldCharType="separate"/>
      </w:r>
      <w:r w:rsidR="002F53CF">
        <w:rPr>
          <w:noProof/>
        </w:rPr>
        <w:t>[9]</w:t>
      </w:r>
      <w:r w:rsidR="002F53CF">
        <w:fldChar w:fldCharType="end"/>
      </w:r>
      <w:r>
        <w:t xml:space="preserve">. We evaluate the performance of the system using precision, recall and F1-score. </w:t>
      </w:r>
      <w:r w:rsidR="00F23877">
        <w:t>These quantitative values</w:t>
      </w:r>
      <w:r>
        <w:t xml:space="preserve"> provide a baseline for measuring our progress in </w:t>
      </w:r>
      <w:r>
        <w:lastRenderedPageBreak/>
        <w:t>solving the task.</w:t>
      </w:r>
      <w:r w:rsidR="00F35C0B">
        <w:t xml:space="preserve"> </w:t>
      </w:r>
      <w:r>
        <w:t>Similar attempts of mining scientific literature in materials domain had been conducted</w:t>
      </w:r>
      <w:r w:rsidR="00277896">
        <w:t xml:space="preserve"> in</w:t>
      </w:r>
      <w:r>
        <w:t xml:space="preserve"> </w:t>
      </w:r>
      <w:r w:rsidR="002F53CF">
        <w:fldChar w:fldCharType="begin"/>
      </w:r>
      <w:r w:rsidR="002F53CF">
        <w:instrText xml:space="preserve"> ADDIN ZOTERO_ITEM CSL_CITATION {"citationID":"GNaHCx3y","properties":{"formattedCitation":"[10]","plainCitation":"[10]","noteIndex":0},"citationItems":[{"id":100,"uris":["http://zotero.org/users/local/dVeAGDMS/items/YG2EHLJY"],"uri":["http://zotero.org/users/local/dVeAGDMS/items/YG2EHLJY"],"itemData":{"id":100,"type":"article-journal","title":"Framework for automatic information extraction from research papers on nanocrystal devices","container-title":"Beilstein Journal of Nanotechnology","page":"1872-1882","volume":"6","DOI":"10.3762/bjnano.6.190","author":[{"family":"Dieb","given":"Thaer"},{"family":"Yoshioka","given":"Masaharu"},{"family":"Hara","given":"Shinjiro"},{"family":"C Newton","given":"Marcus"}],"issued":{"date-parts":[["2015"]]}}}],"schema":"https://github.com/citation-style-language/schema/raw/master/csl-citation.json"} </w:instrText>
      </w:r>
      <w:r w:rsidR="002F53CF">
        <w:fldChar w:fldCharType="separate"/>
      </w:r>
      <w:r w:rsidR="002F53CF">
        <w:rPr>
          <w:noProof/>
        </w:rPr>
        <w:t>[10]</w:t>
      </w:r>
      <w:r w:rsidR="002F53CF">
        <w:fldChar w:fldCharType="end"/>
      </w:r>
      <w:r w:rsidR="00277896">
        <w:t xml:space="preserve"> and</w:t>
      </w:r>
      <w:r w:rsidR="002F53CF">
        <w:t xml:space="preserve"> </w:t>
      </w:r>
      <w:r w:rsidR="002F53CF">
        <w:fldChar w:fldCharType="begin"/>
      </w:r>
      <w:r w:rsidR="002F53CF">
        <w:instrText xml:space="preserve"> ADDIN ZOTERO_ITEM CSL_CITATION {"citationID":"TbBiNfQO","properties":{"formattedCitation":"[11]","plainCitation":"[11]","noteIndex":0},"citationItems":[{"id":94,"uris":["http://zotero.org/users/local/dVeAGDMS/items/YEPPE5M4"],"uri":["http://zotero.org/users/local/dVeAGDMS/items/YEPPE5M4"],"itemData":{"id":94,"type":"article-journal","title":"Auto-generated materials database of Curie and Néel temperatures via semi-supervised relationship extraction","container-title":"Scientific data","page":"180111","volume":"5","author":[{"family":"Court","given":"Callum J"},{"family":"Cole","given":"Jacqueline M"}],"issued":{"date-parts":[["2018"]]}}}],"schema":"https://github.com/citation-style-language/schema/raw/master/csl-citation.json"} </w:instrText>
      </w:r>
      <w:r w:rsidR="002F53CF">
        <w:fldChar w:fldCharType="separate"/>
      </w:r>
      <w:r w:rsidR="002F53CF">
        <w:rPr>
          <w:noProof/>
        </w:rPr>
        <w:t>[11]</w:t>
      </w:r>
      <w:r w:rsidR="002F53CF">
        <w:fldChar w:fldCharType="end"/>
      </w:r>
      <w:r>
        <w:t xml:space="preserve">. </w:t>
      </w:r>
    </w:p>
    <w:p w:rsidR="00B2145D" w:rsidRDefault="00B2145D" w:rsidP="00B2145D">
      <w:pPr>
        <w:ind w:firstLine="204"/>
      </w:pPr>
      <w:r>
        <w:t>This paper is organised as follows, Section</w:t>
      </w:r>
      <w:r w:rsidR="0057746C">
        <w:t xml:space="preserve"> </w:t>
      </w:r>
      <w:r w:rsidR="0057746C">
        <w:fldChar w:fldCharType="begin"/>
      </w:r>
      <w:r w:rsidR="0057746C">
        <w:instrText xml:space="preserve"> REF _Ref8200570 \r \h </w:instrText>
      </w:r>
      <w:r w:rsidR="0057746C">
        <w:fldChar w:fldCharType="separate"/>
      </w:r>
      <w:r w:rsidR="003A6234">
        <w:t>2</w:t>
      </w:r>
      <w:r w:rsidR="0057746C">
        <w:fldChar w:fldCharType="end"/>
      </w:r>
      <w:r w:rsidR="0057746C">
        <w:t xml:space="preserve"> </w:t>
      </w:r>
      <w:r>
        <w:t xml:space="preserve">describes the details of a working prototype specialised in </w:t>
      </w:r>
      <w:r w:rsidR="00285C66">
        <w:t xml:space="preserve">which development of annotated corpus </w:t>
      </w:r>
      <w:r>
        <w:t>for material name recognition</w:t>
      </w:r>
      <w:r w:rsidR="00285C66">
        <w:t xml:space="preserve"> is included</w:t>
      </w:r>
      <w:r>
        <w:t xml:space="preserve">. Section </w:t>
      </w:r>
      <w:r w:rsidR="00DC2EC6">
        <w:fldChar w:fldCharType="begin"/>
      </w:r>
      <w:r w:rsidR="00DC2EC6">
        <w:instrText xml:space="preserve"> PAGEREF _Ref8205048 \h </w:instrText>
      </w:r>
      <w:r w:rsidR="00DC2EC6">
        <w:fldChar w:fldCharType="separate"/>
      </w:r>
      <w:r w:rsidR="003A6234">
        <w:rPr>
          <w:noProof/>
        </w:rPr>
        <w:t>3</w:t>
      </w:r>
      <w:r w:rsidR="00DC2EC6">
        <w:fldChar w:fldCharType="end"/>
      </w:r>
      <w:r>
        <w:t xml:space="preserve"> presents the evaluation methods and results</w:t>
      </w:r>
      <w:r w:rsidR="00BC2E77">
        <w:t>.</w:t>
      </w:r>
      <w:r>
        <w:t xml:space="preserve"> </w:t>
      </w:r>
      <w:r w:rsidR="00DC2EC6">
        <w:t>S</w:t>
      </w:r>
      <w:r>
        <w:t xml:space="preserve">ection </w:t>
      </w:r>
      <w:r w:rsidR="00DC2EC6">
        <w:fldChar w:fldCharType="begin"/>
      </w:r>
      <w:r w:rsidR="00DC2EC6">
        <w:instrText xml:space="preserve"> REF _Ref8205058 \w \h </w:instrText>
      </w:r>
      <w:r w:rsidR="00DC2EC6">
        <w:fldChar w:fldCharType="separate"/>
      </w:r>
      <w:r w:rsidR="003A6234">
        <w:t>4</w:t>
      </w:r>
      <w:r w:rsidR="00DC2EC6">
        <w:fldChar w:fldCharType="end"/>
      </w:r>
      <w:r w:rsidR="00DC2EC6">
        <w:t xml:space="preserve"> </w:t>
      </w:r>
      <w:r>
        <w:t xml:space="preserve">concludes </w:t>
      </w:r>
      <w:r w:rsidR="00E1023F">
        <w:t>this</w:t>
      </w:r>
      <w:r>
        <w:t xml:space="preserve"> paper</w:t>
      </w:r>
      <w:r w:rsidR="00E1023F">
        <w:t xml:space="preserve"> with summary and scopes</w:t>
      </w:r>
      <w:r>
        <w:t>.</w:t>
      </w:r>
    </w:p>
    <w:p w:rsidR="00540221" w:rsidRDefault="002F53CF" w:rsidP="00540221">
      <w:pPr>
        <w:pStyle w:val="Heading1Char"/>
        <w:numPr>
          <w:ilvl w:val="0"/>
          <w:numId w:val="1"/>
        </w:numPr>
      </w:pPr>
      <w:bookmarkStart w:id="0" w:name="_Ref8200570"/>
      <w:r w:rsidRPr="002F53CF">
        <w:t>System architecture</w:t>
      </w:r>
      <w:bookmarkEnd w:id="0"/>
    </w:p>
    <w:p w:rsidR="0057746C" w:rsidRDefault="0057746C" w:rsidP="00540221">
      <w:pPr>
        <w:ind w:firstLine="204"/>
      </w:pPr>
      <w:r>
        <w:t xml:space="preserve">The scientific information in articles is often presented in tables and figures for easy understanding. However, in order to achieve higher order data structuring, it is necessary to link extracted entities. For example, the </w:t>
      </w:r>
      <w:r w:rsidR="005B55AC">
        <w:t xml:space="preserve">different expressions of </w:t>
      </w:r>
      <w:r>
        <w:t>superconductor’s name should be appropriately linked to corresponding property values depending on various material</w:t>
      </w:r>
      <w:r w:rsidR="004D7FD4">
        <w:t xml:space="preserve"> and </w:t>
      </w:r>
      <w:r>
        <w:t xml:space="preserve">measurement parameters, </w:t>
      </w:r>
      <w:r w:rsidR="004D7FD4">
        <w:t xml:space="preserve">where the material parameter is the </w:t>
      </w:r>
      <w:r>
        <w:t>dopant density</w:t>
      </w:r>
      <w:r w:rsidR="004D7FD4">
        <w:t xml:space="preserve">, </w:t>
      </w:r>
      <w:r>
        <w:t>stoichiometry</w:t>
      </w:r>
      <w:r w:rsidR="004D7FD4">
        <w:t xml:space="preserve">, etc. and measurement </w:t>
      </w:r>
      <w:r>
        <w:t xml:space="preserve">parameter </w:t>
      </w:r>
      <w:r w:rsidR="004D7FD4">
        <w:t xml:space="preserve">is the </w:t>
      </w:r>
      <w:r>
        <w:t>applied magnetic field</w:t>
      </w:r>
      <w:r w:rsidR="004D7FD4">
        <w:t xml:space="preserve">, pressure, and so on. </w:t>
      </w:r>
      <w:r>
        <w:t xml:space="preserve">Obviously, these relational entities are not fully included in the tables and figures. Therefore, we insist on extracting information existing in the main body text and in captions of tables and figures. In superconductor sub-domain, since </w:t>
      </w:r>
      <w:r w:rsidR="004D7FD4">
        <w:t xml:space="preserve">a dataset of </w:t>
      </w:r>
      <w:r>
        <w:t xml:space="preserve">superconductor material </w:t>
      </w:r>
      <w:r w:rsidR="004D7FD4">
        <w:t>and</w:t>
      </w:r>
      <w:r>
        <w:t xml:space="preserve"> its corresponding Tc is crucial, we constructed a system for linking the material and Tc (material-Tc). Other properties, such as critical magnetic field (</w:t>
      </w:r>
      <w:proofErr w:type="spellStart"/>
      <w:r>
        <w:t>Hc</w:t>
      </w:r>
      <w:proofErr w:type="spellEnd"/>
      <w:r>
        <w:t>) will be targeted in the upcoming work.</w:t>
      </w:r>
    </w:p>
    <w:p w:rsidR="002037CE" w:rsidRDefault="0057746C" w:rsidP="00DA5681">
      <w:pPr>
        <w:keepNext/>
        <w:ind w:firstLine="204"/>
      </w:pPr>
      <w:r>
        <w:t xml:space="preserve">We built our implementation based on an open source library called </w:t>
      </w:r>
      <w:proofErr w:type="spellStart"/>
      <w:r>
        <w:t>Grobid</w:t>
      </w:r>
      <w:proofErr w:type="spellEnd"/>
      <w:r>
        <w:t xml:space="preserve"> </w:t>
      </w:r>
      <w:r>
        <w:fldChar w:fldCharType="begin"/>
      </w:r>
      <w:r>
        <w:instrText xml:space="preserve"> ADDIN ZOTERO_ITEM CSL_CITATION {"citationID":"1deRWQKD","properties":{"formattedCitation":"[9]","plainCitation":"[9]","noteIndex":0},"citationItems":[{"id":86,"uris":["http://zotero.org/users/local/dVeAGDMS/items/32D3WGQW"],"uri":["http://zotero.org/users/local/dVeAGDMS/items/32D3WGQW"],"itemData":{"id":86,"type":"webpage","title":"GROBID","URL":"https://github.com/kermitt2/grobid","author":[{"family":"Contributors","given":"GROBID"}],"issued":{"date-parts":[["2008"]],"season":"2019"}}}],"schema":"https://github.com/citation-style-language/schema/raw/master/csl-citation.json"} </w:instrText>
      </w:r>
      <w:r>
        <w:fldChar w:fldCharType="separate"/>
      </w:r>
      <w:r>
        <w:t>[9]</w:t>
      </w:r>
      <w:r>
        <w:fldChar w:fldCharType="end"/>
      </w:r>
      <w:r>
        <w:t xml:space="preserve">. </w:t>
      </w:r>
      <w:proofErr w:type="spellStart"/>
      <w:r>
        <w:t>Grobid</w:t>
      </w:r>
      <w:proofErr w:type="spellEnd"/>
      <w:r>
        <w:t xml:space="preserve"> is a sequence labelling and document segmentation library based on machine learning</w:t>
      </w:r>
      <w:r w:rsidR="001D764A">
        <w:t xml:space="preserve"> (ML)</w:t>
      </w:r>
      <w:r>
        <w:t xml:space="preserve">, Conditional Random Field (CRF) </w:t>
      </w:r>
      <w:r>
        <w:fldChar w:fldCharType="begin"/>
      </w:r>
      <w:r>
        <w:instrText xml:space="preserve"> ADDIN ZOTERO_ITEM CSL_CITATION {"citationID":"QmzaHxjL","properties":{"formattedCitation":"[12]","plainCitation":"[12]","noteIndex":0},"citationItems":[{"id":98,"uris":["http://zotero.org/users/local/dVeAGDMS/items/A99M4XZM"],"uri":["http://zotero.org/users/local/dVeAGDMS/items/A99M4XZM"],"itemData":{"id":98,"type":"article-journal","title":"Conditional random fields: Probabilistic models for segmenting and labeling sequence data","author":[{"family":"Lafferty","given":"John"},{"family":"McCallum","given":"Andrew"},{"family":"Pereira","given":"Fernando CN"}],"issued":{"date-parts":[["2001"]]}}}],"schema":"https://github.com/citation-style-language/schema/raw/master/csl-citation.json"} </w:instrText>
      </w:r>
      <w:r>
        <w:fldChar w:fldCharType="separate"/>
      </w:r>
      <w:r>
        <w:rPr>
          <w:noProof/>
        </w:rPr>
        <w:t>[12]</w:t>
      </w:r>
      <w:r>
        <w:fldChar w:fldCharType="end"/>
      </w:r>
      <w:r>
        <w:t xml:space="preserve">. It provides full support for extraction of data from PDF and built-in workflow for pre-annotating training data, </w:t>
      </w:r>
      <w:r w:rsidR="004D7FD4">
        <w:t>machine learning models training and evaluation</w:t>
      </w:r>
      <w:r>
        <w:t xml:space="preserve">. The PDF support in </w:t>
      </w:r>
      <w:proofErr w:type="spellStart"/>
      <w:r>
        <w:t>Grobid</w:t>
      </w:r>
      <w:proofErr w:type="spellEnd"/>
      <w:r>
        <w:t xml:space="preserve"> was important because allowed us to </w:t>
      </w:r>
      <w:r w:rsidR="004D7FD4">
        <w:t>focus</w:t>
      </w:r>
      <w:r>
        <w:t xml:space="preserve"> </w:t>
      </w:r>
      <w:r w:rsidR="004058A0">
        <w:t>on</w:t>
      </w:r>
      <w:r w:rsidR="004D7FD4">
        <w:t xml:space="preserve"> the processing of a </w:t>
      </w:r>
      <w:r>
        <w:t>single</w:t>
      </w:r>
      <w:r w:rsidR="004D7FD4">
        <w:t xml:space="preserve"> </w:t>
      </w:r>
      <w:r>
        <w:t>format instead of dealing with several XML flavours depend</w:t>
      </w:r>
      <w:r w:rsidR="001D764A">
        <w:t>ing</w:t>
      </w:r>
      <w:r>
        <w:t xml:space="preserve"> on external publishers. Among various available open source tools, the choice of </w:t>
      </w:r>
      <w:proofErr w:type="spellStart"/>
      <w:r>
        <w:t>Grobid</w:t>
      </w:r>
      <w:proofErr w:type="spellEnd"/>
      <w:r>
        <w:t xml:space="preserve"> is well justified by the fact that it is still actively developed and it is available as ready product employed in several large</w:t>
      </w:r>
      <w:r w:rsidR="0077453D">
        <w:t>-</w:t>
      </w:r>
      <w:r>
        <w:t xml:space="preserve">scale research repositories, </w:t>
      </w:r>
      <w:r w:rsidR="001D764A">
        <w:t>such as</w:t>
      </w:r>
      <w:r>
        <w:t xml:space="preserve"> Mendeley </w:t>
      </w:r>
      <w:r>
        <w:fldChar w:fldCharType="begin"/>
      </w:r>
      <w:r>
        <w:instrText xml:space="preserve"> ADDIN ZOTERO_ITEM CSL_CITATION {"citationID":"zQQLH1oU","properties":{"formattedCitation":"[13]","plainCitation":"[13]","noteIndex":0},"citationItems":[{"id":91,"uris":["http://zotero.org/users/local/dVeAGDMS/items/B7HDRDE2"],"uri":["http://zotero.org/users/local/dVeAGDMS/items/B7HDRDE2"],"itemData":{"id":91,"type":"webpage","title":"How well does Mendeley’s Metadata Extraction Work?","URL":"https://krisjack.wordpress.com/2015/03/12/how-well-does-mendeleys-metadata-extraction-work/","author":[{"family":"Gooch","given":"Phil"},{"family":"Jack","given":"Kris"}]}}],"schema":"https://github.com/citation-style-language/schema/raw/master/csl-citation.json"} </w:instrText>
      </w:r>
      <w:r>
        <w:fldChar w:fldCharType="separate"/>
      </w:r>
      <w:r>
        <w:rPr>
          <w:noProof/>
        </w:rPr>
        <w:t>[13]</w:t>
      </w:r>
      <w:r>
        <w:fldChar w:fldCharType="end"/>
      </w:r>
      <w:r>
        <w:t>. In a recent benchmark study</w:t>
      </w:r>
      <w:r w:rsidR="00CC04CF">
        <w:t>,</w:t>
      </w:r>
      <w:r>
        <w:t xml:space="preserve"> </w:t>
      </w:r>
      <w:proofErr w:type="spellStart"/>
      <w:r>
        <w:t>Grobid</w:t>
      </w:r>
      <w:proofErr w:type="spellEnd"/>
      <w:r>
        <w:t xml:space="preserve"> performed best in citation extraction task </w:t>
      </w:r>
      <w:r>
        <w:fldChar w:fldCharType="begin"/>
      </w:r>
      <w:r>
        <w:instrText xml:space="preserve"> ADDIN ZOTERO_ITEM CSL_CITATION {"citationID":"vEKyRSQq","properties":{"formattedCitation":"[14]","plainCitation":"[14]","noteIndex":0},"citationItems":[{"id":95,"uris":["http://zotero.org/users/local/dVeAGDMS/items/VLUI4R62"],"uri":["http://zotero.org/users/local/dVeAGDMS/items/VLUI4R62"],"itemData":{"id":95,"type":"article-journal","title":"Evaluation and Comparison of Open Source Bibliographic Reference Parsers: A Business Use Case","container-title":"CoRR","volume":"abs/1802.01168","URL":"http://arxiv.org/abs/1802.01168","author":[{"family":"Tkaczyk","given":"Dominika"},{"family":"Collins","given":"Andrew"},{"family":"Sheridan","given":"Paraic"},{"family":"Beel","given":"Jöran"}],"issued":{"date-parts":[["2018"]]}}}],"schema":"https://github.com/citation-style-language/schema/raw/master/csl-citation.json"} </w:instrText>
      </w:r>
      <w:r>
        <w:fldChar w:fldCharType="separate"/>
      </w:r>
      <w:r>
        <w:rPr>
          <w:noProof/>
        </w:rPr>
        <w:t>[14]</w:t>
      </w:r>
      <w:r>
        <w:fldChar w:fldCharType="end"/>
      </w:r>
      <w:r>
        <w:t xml:space="preserve">. Lastly, </w:t>
      </w:r>
      <w:proofErr w:type="spellStart"/>
      <w:r>
        <w:t>Grobid</w:t>
      </w:r>
      <w:proofErr w:type="spellEnd"/>
      <w:r>
        <w:t xml:space="preserve"> has </w:t>
      </w:r>
      <w:r>
        <w:t>been successfully extended to support several domain</w:t>
      </w:r>
      <w:r w:rsidR="004516C2">
        <w:t>-</w:t>
      </w:r>
      <w:r>
        <w:t>specific problems, for example</w:t>
      </w:r>
      <w:r w:rsidR="00516082">
        <w:t>,</w:t>
      </w:r>
      <w:r>
        <w:t xml:space="preserve"> astronomical entities recognition </w:t>
      </w:r>
      <w:r>
        <w:fldChar w:fldCharType="begin"/>
      </w:r>
      <w:r>
        <w:instrText xml:space="preserve"> ADDIN ZOTERO_ITEM CSL_CITATION {"citationID":"VpanS2eD","properties":{"formattedCitation":"[15]","plainCitation":"[15]","noteIndex":0},"citationItems":[{"id":97,"uris":["http://zotero.org/users/local/dVeAGDMS/items/FE7XFWAN"],"uri":["http://zotero.org/users/local/dVeAGDMS/items/FE7XFWAN"],"itemData":{"id":97,"type":"webpage","title":"grobid-astro: A machine learning software for extracting astronomical entities from scholarly documents.","URL":"https://github.com/kermitt2/grobid-astro","author":[{"family":"Contributors","given":"GROBID"}],"issued":{"date-parts":[["2016"]],"season":"2019"}}}],"schema":"https://github.com/citation-style-language/schema/raw/master/csl-citation.json"} </w:instrText>
      </w:r>
      <w:r>
        <w:fldChar w:fldCharType="separate"/>
      </w:r>
      <w:r>
        <w:rPr>
          <w:noProof/>
        </w:rPr>
        <w:t>[15]</w:t>
      </w:r>
      <w:r>
        <w:fldChar w:fldCharType="end"/>
      </w:r>
      <w:r>
        <w:t xml:space="preserve">, dictionaries segmentation </w:t>
      </w:r>
      <w:r>
        <w:fldChar w:fldCharType="begin"/>
      </w:r>
      <w:r>
        <w:instrText xml:space="preserve"> ADDIN ZOTERO_ITEM CSL_CITATION {"citationID":"anJkp9dV","properties":{"formattedCitation":"[16]","plainCitation":"[16]","noteIndex":0},"citationItems":[{"id":96,"uris":["http://zotero.org/users/local/dVeAGDMS/items/PBMAZQJ8"],"uri":["http://zotero.org/users/local/dVeAGDMS/items/PBMAZQJ8"],"itemData":{"id":96,"type":"paper-conference","title":"Automatic extraction of TEI structures in digitized lexical resources using conditional random fields","container-title":"electronic lexicography, eLex 2017","author":[{"family":"Khemakhem","given":"Mohamed"},{"family":"Foppiano","given":"Luca"},{"family":"Romary","given":"Laurent"}],"issued":{"date-parts":[["2017"]]}}}],"schema":"https://github.com/citation-style-language/schema/raw/master/csl-citation.json"} </w:instrText>
      </w:r>
      <w:r>
        <w:fldChar w:fldCharType="separate"/>
      </w:r>
      <w:r>
        <w:rPr>
          <w:noProof/>
        </w:rPr>
        <w:t>[16]</w:t>
      </w:r>
      <w:r>
        <w:fldChar w:fldCharType="end"/>
      </w:r>
      <w:r>
        <w:t xml:space="preserve">, software mention </w:t>
      </w:r>
      <w:r>
        <w:fldChar w:fldCharType="begin"/>
      </w:r>
      <w:r>
        <w:instrText xml:space="preserve"> ADDIN ZOTERO_ITEM CSL_CITATION {"citationID":"sgeokEFd","properties":{"formattedCitation":"[17]","plainCitation":"[17]","noteIndex":0},"citationItems":[{"id":88,"uris":["http://zotero.org/users/local/dVeAGDMS/items/AJZ3P2QK"],"uri":["http://zotero.org/users/local/dVeAGDMS/items/AJZ3P2QK"],"itemData":{"id":88,"type":"webpage","title":"software-mentions: GROBID module to recognize in textual documents and PDF any mentions of software.","URL":"https://github.com/Impactstory/software-mentions","author":[{"family":"Contributors","given":"GROBID"}],"issued":{"date-parts":[["2018"]],"season":"2019"}}}],"schema":"https://github.com/citation-style-language/schema/raw/master/csl-citation.json"} </w:instrText>
      </w:r>
      <w:r>
        <w:fldChar w:fldCharType="separate"/>
      </w:r>
      <w:r>
        <w:rPr>
          <w:noProof/>
        </w:rPr>
        <w:t>[17]</w:t>
      </w:r>
      <w:r>
        <w:fldChar w:fldCharType="end"/>
      </w:r>
      <w:r>
        <w:t xml:space="preserve"> and measurements extraction and normalisation </w:t>
      </w:r>
      <w:r>
        <w:fldChar w:fldCharType="begin"/>
      </w:r>
      <w:r>
        <w:instrText xml:space="preserve"> ADDIN ZOTERO_ITEM CSL_CITATION {"citationID":"jdN0KwNF","properties":{"formattedCitation":"[18]","plainCitation":"[18]","noteIndex":0},"citationItems":[{"id":87,"uris":["http://zotero.org/users/local/dVeAGDMS/items/KU66N6KV"],"uri":["http://zotero.org/users/local/dVeAGDMS/items/KU66N6KV"],"itemData":{"id":87,"type":"webpage","title":"grobid-quantities: GROBID extension for identifying and normalising physical quantities.","URL":"https://github.com/kermitt2/grobid-quantities","author":[{"family":"Contributors","given":"GROBID"}],"issued":{"date-parts":[["2016"]],"season":"2019"}}}],"schema":"https://github.com/citation-style-language/schema/raw/master/csl-citation.json"} </w:instrText>
      </w:r>
      <w:r>
        <w:fldChar w:fldCharType="separate"/>
      </w:r>
      <w:r>
        <w:rPr>
          <w:noProof/>
        </w:rPr>
        <w:t>[18]</w:t>
      </w:r>
      <w:r>
        <w:fldChar w:fldCharType="end"/>
      </w:r>
      <w:r>
        <w:t xml:space="preserve">. </w:t>
      </w:r>
      <w:r w:rsidR="004516C2">
        <w:t xml:space="preserve">Such open source measurement </w:t>
      </w:r>
      <w:r w:rsidR="002442FB">
        <w:t>extractor</w:t>
      </w:r>
      <w:r>
        <w:t xml:space="preserve">, </w:t>
      </w:r>
      <w:proofErr w:type="spellStart"/>
      <w:r>
        <w:t>Grobid</w:t>
      </w:r>
      <w:proofErr w:type="spellEnd"/>
      <w:r>
        <w:t>-quantities was fitting in our use case for Tc recognition.</w:t>
      </w:r>
    </w:p>
    <w:p w:rsidR="00DA5681" w:rsidRDefault="00024888" w:rsidP="002037CE">
      <w:pPr>
        <w:keepNext/>
        <w:ind w:firstLine="204"/>
        <w:jc w:val="center"/>
      </w:pPr>
      <w:r>
        <w:rPr>
          <w:noProof/>
        </w:rPr>
        <w:drawing>
          <wp:inline distT="0" distB="0" distL="0" distR="0">
            <wp:extent cx="3104515" cy="1651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ema-syste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04515" cy="1651000"/>
                    </a:xfrm>
                    <a:prstGeom prst="rect">
                      <a:avLst/>
                    </a:prstGeom>
                  </pic:spPr>
                </pic:pic>
              </a:graphicData>
            </a:graphic>
          </wp:inline>
        </w:drawing>
      </w:r>
    </w:p>
    <w:p w:rsidR="0057746C" w:rsidRPr="00E06B64" w:rsidRDefault="00DA5681" w:rsidP="00E06B64">
      <w:pPr>
        <w:pStyle w:val="a9"/>
        <w:rPr>
          <w:rStyle w:val="a0"/>
          <w:sz w:val="16"/>
          <w:szCs w:val="16"/>
        </w:rPr>
      </w:pPr>
      <w:bookmarkStart w:id="1" w:name="_Ref8202201"/>
      <w:r w:rsidRPr="00E06B64">
        <w:rPr>
          <w:rStyle w:val="a0"/>
          <w:sz w:val="16"/>
          <w:szCs w:val="16"/>
        </w:rPr>
        <w:t xml:space="preserve">Figure </w:t>
      </w:r>
      <w:r w:rsidR="00036F6B">
        <w:rPr>
          <w:rStyle w:val="a0"/>
          <w:sz w:val="16"/>
          <w:szCs w:val="16"/>
        </w:rPr>
        <w:fldChar w:fldCharType="begin"/>
      </w:r>
      <w:r w:rsidR="00036F6B">
        <w:rPr>
          <w:rStyle w:val="a0"/>
          <w:sz w:val="16"/>
          <w:szCs w:val="16"/>
        </w:rPr>
        <w:instrText xml:space="preserve"> SEQ Figure \* ARABIC </w:instrText>
      </w:r>
      <w:r w:rsidR="00036F6B">
        <w:rPr>
          <w:rStyle w:val="a0"/>
          <w:sz w:val="16"/>
          <w:szCs w:val="16"/>
        </w:rPr>
        <w:fldChar w:fldCharType="separate"/>
      </w:r>
      <w:r w:rsidR="003A6234">
        <w:rPr>
          <w:rStyle w:val="a0"/>
          <w:noProof/>
          <w:sz w:val="16"/>
          <w:szCs w:val="16"/>
        </w:rPr>
        <w:t>1</w:t>
      </w:r>
      <w:r w:rsidR="00036F6B">
        <w:rPr>
          <w:rStyle w:val="a0"/>
          <w:sz w:val="16"/>
          <w:szCs w:val="16"/>
        </w:rPr>
        <w:fldChar w:fldCharType="end"/>
      </w:r>
      <w:bookmarkEnd w:id="1"/>
      <w:r w:rsidRPr="00E06B64">
        <w:rPr>
          <w:rStyle w:val="a0"/>
          <w:sz w:val="16"/>
          <w:szCs w:val="16"/>
        </w:rPr>
        <w:t>: Schema of the system</w:t>
      </w:r>
      <w:r w:rsidR="00FE46C8">
        <w:rPr>
          <w:rStyle w:val="a0"/>
          <w:sz w:val="16"/>
          <w:szCs w:val="16"/>
        </w:rPr>
        <w:t xml:space="preserve"> showing the interaction of different component and models when a document is processed. </w:t>
      </w:r>
    </w:p>
    <w:p w:rsidR="00E06B64" w:rsidRDefault="00E06B64" w:rsidP="00E06B64">
      <w:pPr>
        <w:pStyle w:val="text"/>
      </w:pPr>
    </w:p>
    <w:p w:rsidR="00E06B64" w:rsidRDefault="00E06B64" w:rsidP="00301801">
      <w:pPr>
        <w:pStyle w:val="text"/>
      </w:pPr>
      <w:r>
        <w:t xml:space="preserve">Our developed system illustrated </w:t>
      </w:r>
      <w:r w:rsidRPr="00E06B64">
        <w:t xml:space="preserve">in </w:t>
      </w:r>
      <w:r w:rsidRPr="00E06B64">
        <w:fldChar w:fldCharType="begin"/>
      </w:r>
      <w:r w:rsidRPr="00E06B64">
        <w:instrText xml:space="preserve"> REF _Ref8202201 \h </w:instrText>
      </w:r>
      <w:r>
        <w:instrText xml:space="preserve"> \* MERGEFORMAT </w:instrText>
      </w:r>
      <w:r w:rsidRPr="00E06B64">
        <w:fldChar w:fldCharType="separate"/>
      </w:r>
      <w:r w:rsidR="003A6234" w:rsidRPr="003A6234">
        <w:t>Figure 1</w:t>
      </w:r>
      <w:r w:rsidRPr="00E06B64">
        <w:fldChar w:fldCharType="end"/>
      </w:r>
      <w:r w:rsidR="004267B8">
        <w:t xml:space="preserve">, beside the Parsing which is provided by </w:t>
      </w:r>
      <w:proofErr w:type="spellStart"/>
      <w:r w:rsidR="004267B8">
        <w:t>Grobid</w:t>
      </w:r>
      <w:proofErr w:type="spellEnd"/>
      <w:r w:rsidR="004267B8">
        <w:t>, it</w:t>
      </w:r>
      <w:r w:rsidRPr="00E06B64">
        <w:t xml:space="preserve"> consists mainly of </w:t>
      </w:r>
      <w:r>
        <w:t>two phases: (a) “Extraction phase</w:t>
      </w:r>
      <w:r w:rsidR="00B96242">
        <w:t>”</w:t>
      </w:r>
      <w:r>
        <w:t xml:space="preserve"> and (b) “Linking phase</w:t>
      </w:r>
      <w:r w:rsidR="00B96242">
        <w:t>”</w:t>
      </w:r>
      <w:r>
        <w:t xml:space="preserve">. </w:t>
      </w:r>
      <w:r w:rsidR="002037CE">
        <w:t>W</w:t>
      </w:r>
      <w:r>
        <w:t>e extract relevant entities, i.e., superconducting materials and Tc</w:t>
      </w:r>
      <w:r w:rsidR="002037CE">
        <w:t xml:space="preserve"> in (a)</w:t>
      </w:r>
      <w:r>
        <w:t>, and link these extracted entities</w:t>
      </w:r>
      <w:r w:rsidR="002037CE">
        <w:t xml:space="preserve"> in (b)</w:t>
      </w:r>
      <w:r>
        <w:t>.</w:t>
      </w:r>
      <w:r w:rsidR="00301801">
        <w:t xml:space="preserve"> </w:t>
      </w:r>
      <w:r>
        <w:t xml:space="preserve">After parsing title, abstract, sections, and captions and following tokenisation, the (a) Extraction phase combines the entities resulting from a newly trained model for superconductor material recognition and a conventional module, </w:t>
      </w:r>
      <w:proofErr w:type="spellStart"/>
      <w:r>
        <w:t>Grobid</w:t>
      </w:r>
      <w:proofErr w:type="spellEnd"/>
      <w:r>
        <w:t xml:space="preserve">-quantities for measurement extraction. The superconducting material recognition model was trained with five full documents manually annotated (42 entity in total). We also used domain-specific chemical recogniser, called </w:t>
      </w:r>
      <w:proofErr w:type="spellStart"/>
      <w:r>
        <w:t>ChemSpot</w:t>
      </w:r>
      <w:proofErr w:type="spellEnd"/>
      <w:r>
        <w:t xml:space="preserve"> </w:t>
      </w:r>
      <w:r>
        <w:fldChar w:fldCharType="begin"/>
      </w:r>
      <w:r>
        <w:instrText xml:space="preserve"> ADDIN ZOTERO_ITEM CSL_CITATION {"citationID":"rVFIg6yr","properties":{"formattedCitation":"[19]","plainCitation":"[19]","noteIndex":0},"citationItems":[{"id":93,"uris":["http://zotero.org/users/local/dVeAGDMS/items/SUJ7QG58"],"uri":["http://zotero.org/users/local/dVeAGDMS/items/SUJ7QG58"],"itemData":{"id":93,"type":"article-journal","title":"ChemSpot: a hybrid system for chemical named entity recognition","container-title":"Bioinformatics","page":"1633-1640","volume":"28","issue":"12","abstract":"Motivation: The accurate identification of chemicals in text is important for many applications, including computer-assisted reconstruction of metabolic networks or retrieval of information about substances in drug development. But due to the diversity of naming conventions and traditions for such molecules, this task is highly complex and should be supported by computational tools.Results: We present ChemSpot, a named entity recognition (NER) tool for identifying mentions of chemicals in natural language texts, including trivial names, drugs, abbreviations, molecular formulas and International Union of Pure and Applied Chemistry entities. Since the different classes of relevant entities have rather different naming characteristics, ChemSpot uses a hybrid approach combining a Conditional Random Field with a dictionary. It achieves an F1 measure of 68.1% on the SCAI corpus, outperforming the only other freely available chemical NER tool, OSCAR4, by 10.8 percentage points.Availability: ChemSpot is freely available at: http://www.informatik.hu-berlin.de/wbi/resourcesContact:leser@informatik.hu-berlin.de","DOI":"10.1093/bioinformatics/bts183","ISSN":"1367-4803","author":[{"family":"Rocktäschel","given":"Tim"},{"family":"Weidlich","given":"Michael"},{"family":"Leser","given":"Ulf"}],"issued":{"date-parts":[["2012"]]}}}],"schema":"https://github.com/citation-style-language/schema/raw/master/csl-citation.json"} </w:instrText>
      </w:r>
      <w:r>
        <w:fldChar w:fldCharType="separate"/>
      </w:r>
      <w:r>
        <w:rPr>
          <w:noProof/>
        </w:rPr>
        <w:t>[19]</w:t>
      </w:r>
      <w:r>
        <w:fldChar w:fldCharType="end"/>
      </w:r>
      <w:r>
        <w:t xml:space="preserve"> which extracts chemical entities from text and classify them </w:t>
      </w:r>
      <w:r w:rsidR="00464FC6">
        <w:t>into types</w:t>
      </w:r>
      <w:r>
        <w:t>: SYSTEMATIC, IDENTIFIER, FORMULA, TRIVIAL, ABBREVIATION, FAMILY, MULTIPLE and UNKNOWN.</w:t>
      </w:r>
    </w:p>
    <w:p w:rsidR="00E06B64" w:rsidRDefault="00E06B64" w:rsidP="00E06B64">
      <w:pPr>
        <w:pStyle w:val="text"/>
      </w:pPr>
      <w:r>
        <w:t>In the following (b) Linking phase, three tasks are sequentially performed</w:t>
      </w:r>
      <w:r w:rsidR="005F7D6A">
        <w:t>.</w:t>
      </w:r>
      <w:r>
        <w:t xml:space="preserve"> </w:t>
      </w:r>
      <w:r w:rsidR="005F7D6A">
        <w:t>S</w:t>
      </w:r>
      <w:r>
        <w:t xml:space="preserve">ince </w:t>
      </w:r>
      <w:proofErr w:type="spellStart"/>
      <w:r>
        <w:t>Grobid</w:t>
      </w:r>
      <w:proofErr w:type="spellEnd"/>
      <w:r>
        <w:t xml:space="preserve">-quantities </w:t>
      </w:r>
      <w:r w:rsidR="000B0947">
        <w:t xml:space="preserve">supports extraction of a wide range of </w:t>
      </w:r>
      <w:r>
        <w:t>measurements</w:t>
      </w:r>
      <w:r w:rsidR="000B0947">
        <w:t xml:space="preserve"> </w:t>
      </w:r>
      <w:r>
        <w:t>(temperatures, lengths, pressures, etc.), we selected only temperatures</w:t>
      </w:r>
      <w:r w:rsidR="00306BE1">
        <w:t xml:space="preserve"> (task 1, Selection)</w:t>
      </w:r>
      <w:r w:rsidR="000B0947">
        <w:t>.</w:t>
      </w:r>
      <w:r>
        <w:t xml:space="preserve"> </w:t>
      </w:r>
      <w:r w:rsidR="000B0947">
        <w:t xml:space="preserve">Then we </w:t>
      </w:r>
      <w:r>
        <w:t xml:space="preserve">classified each of them into </w:t>
      </w:r>
      <w:r w:rsidR="00306BE1">
        <w:t>“</w:t>
      </w:r>
      <w:r>
        <w:t>Tc</w:t>
      </w:r>
      <w:r w:rsidR="00B96242">
        <w:t>”</w:t>
      </w:r>
      <w:r>
        <w:t xml:space="preserve"> and the others</w:t>
      </w:r>
      <w:r w:rsidR="00306BE1">
        <w:t xml:space="preserve"> (task 2, Classification)</w:t>
      </w:r>
      <w:r>
        <w:t xml:space="preserve">. </w:t>
      </w:r>
      <w:r w:rsidR="000B0947">
        <w:t xml:space="preserve">Finally, </w:t>
      </w:r>
      <w:r>
        <w:t xml:space="preserve">we linked </w:t>
      </w:r>
      <w:r w:rsidR="00306BE1">
        <w:t>“</w:t>
      </w:r>
      <w:r>
        <w:t>Tc</w:t>
      </w:r>
      <w:r w:rsidR="00B96242">
        <w:t>”</w:t>
      </w:r>
      <w:r w:rsidR="00306BE1">
        <w:t xml:space="preserve"> </w:t>
      </w:r>
      <w:r>
        <w:t>with the positionally closest material term</w:t>
      </w:r>
      <w:r w:rsidR="00306BE1">
        <w:t xml:space="preserve"> (task 3</w:t>
      </w:r>
      <w:r w:rsidR="00747F98">
        <w:t>,</w:t>
      </w:r>
      <w:r w:rsidR="00306BE1">
        <w:t xml:space="preserve"> Linking)</w:t>
      </w:r>
      <w:r>
        <w:t xml:space="preserve">. </w:t>
      </w:r>
    </w:p>
    <w:p w:rsidR="00990EB7" w:rsidRDefault="00E06B64" w:rsidP="00990EB7">
      <w:pPr>
        <w:pStyle w:val="text"/>
      </w:pPr>
      <w:r>
        <w:lastRenderedPageBreak/>
        <w:t>The</w:t>
      </w:r>
      <w:r w:rsidR="00C951D0">
        <w:t xml:space="preserve"> (2)</w:t>
      </w:r>
      <w:r>
        <w:t xml:space="preserve"> </w:t>
      </w:r>
      <w:r w:rsidR="000B0947">
        <w:t xml:space="preserve">classification </w:t>
      </w:r>
      <w:r>
        <w:t xml:space="preserve">was realised by word matching to an original dictionary which summarises commonly used </w:t>
      </w:r>
      <w:r w:rsidR="000B0947">
        <w:t xml:space="preserve">as </w:t>
      </w:r>
      <w:r>
        <w:t>Tc-related words in superconducting literature (e.g. “Tc</w:t>
      </w:r>
      <w:r w:rsidR="00B96242">
        <w:t>”</w:t>
      </w:r>
      <w:r>
        <w:t>, “critical temperature</w:t>
      </w:r>
      <w:r w:rsidR="00B96242">
        <w:t>”</w:t>
      </w:r>
      <w:r>
        <w:t>). We looked for the Tc-related words in the surroundings (within five words according to empirical probability) of a numerical temperature value</w:t>
      </w:r>
      <w:r w:rsidR="000B0947">
        <w:t xml:space="preserve"> and made a pair of Tc and value (Tc-value). </w:t>
      </w:r>
      <w:r>
        <w:t xml:space="preserve">At last, </w:t>
      </w:r>
      <w:r w:rsidR="000B0947">
        <w:t xml:space="preserve">we </w:t>
      </w:r>
      <w:r>
        <w:t xml:space="preserve">(3) </w:t>
      </w:r>
      <w:r w:rsidR="000B0947">
        <w:t xml:space="preserve">linked </w:t>
      </w:r>
      <w:r>
        <w:t xml:space="preserve">the closest material term </w:t>
      </w:r>
      <w:r w:rsidR="000B0947">
        <w:t xml:space="preserve">to </w:t>
      </w:r>
      <w:r>
        <w:t>Tc</w:t>
      </w:r>
      <w:r w:rsidR="000B0947">
        <w:t>-</w:t>
      </w:r>
      <w:r>
        <w:t xml:space="preserve">value, resulting in the required entity linking of material-Tc-value. </w:t>
      </w:r>
    </w:p>
    <w:p w:rsidR="003166F6" w:rsidRPr="003166F6" w:rsidRDefault="003166F6" w:rsidP="003166F6">
      <w:pPr>
        <w:pStyle w:val="text"/>
        <w:ind w:firstLine="0"/>
        <w:jc w:val="center"/>
      </w:pPr>
      <w:r w:rsidRPr="003166F6">
        <w:t>(a)</w:t>
      </w:r>
    </w:p>
    <w:p w:rsidR="003166F6" w:rsidRDefault="00990EB7" w:rsidP="00036F6B">
      <w:pPr>
        <w:pStyle w:val="text"/>
        <w:keepNext/>
        <w:ind w:firstLine="0"/>
      </w:pPr>
      <w:r>
        <w:rPr>
          <w:noProof/>
        </w:rPr>
        <w:drawing>
          <wp:inline distT="0" distB="0" distL="0" distR="0" wp14:anchorId="39F70F43" wp14:editId="5611553B">
            <wp:extent cx="3104515" cy="6470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ample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04515" cy="647065"/>
                    </a:xfrm>
                    <a:prstGeom prst="rect">
                      <a:avLst/>
                    </a:prstGeom>
                  </pic:spPr>
                </pic:pic>
              </a:graphicData>
            </a:graphic>
          </wp:inline>
        </w:drawing>
      </w:r>
    </w:p>
    <w:p w:rsidR="00036F6B" w:rsidRDefault="003166F6" w:rsidP="003166F6">
      <w:pPr>
        <w:pStyle w:val="text"/>
        <w:keepNext/>
        <w:ind w:firstLine="0"/>
        <w:jc w:val="center"/>
      </w:pPr>
      <w:r>
        <w:t>(b)</w:t>
      </w:r>
      <w:r w:rsidR="00990EB7">
        <w:rPr>
          <w:noProof/>
        </w:rPr>
        <w:drawing>
          <wp:inline distT="0" distB="0" distL="0" distR="0" wp14:anchorId="71FF94BE" wp14:editId="74FA34D5">
            <wp:extent cx="3104515" cy="690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ampl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04515" cy="690880"/>
                    </a:xfrm>
                    <a:prstGeom prst="rect">
                      <a:avLst/>
                    </a:prstGeom>
                  </pic:spPr>
                </pic:pic>
              </a:graphicData>
            </a:graphic>
          </wp:inline>
        </w:drawing>
      </w:r>
    </w:p>
    <w:p w:rsidR="00990EB7" w:rsidRDefault="00036F6B" w:rsidP="00036F6B">
      <w:pPr>
        <w:pStyle w:val="figurecaption"/>
      </w:pPr>
      <w:bookmarkStart w:id="2" w:name="_Ref8220956"/>
      <w:r>
        <w:t xml:space="preserve">Figure </w:t>
      </w:r>
      <w:r>
        <w:fldChar w:fldCharType="begin"/>
      </w:r>
      <w:r>
        <w:instrText xml:space="preserve"> SEQ Figure \* ARABIC</w:instrText>
      </w:r>
      <w:r>
        <w:fldChar w:fldCharType="separate"/>
      </w:r>
      <w:r w:rsidR="003A6234">
        <w:rPr>
          <w:noProof/>
        </w:rPr>
        <w:t>2</w:t>
      </w:r>
      <w:r>
        <w:fldChar w:fldCharType="end"/>
      </w:r>
      <w:bookmarkEnd w:id="2"/>
      <w:r>
        <w:t xml:space="preserve">: </w:t>
      </w:r>
      <w:r w:rsidRPr="00000F41">
        <w:t>Example of a correct linking between material and Tc. The popup windows indicate the links of material (a) BaTi2Bi2O with Tc of 4.6K and (b) BaTi2Sb2O with 1.2K</w:t>
      </w:r>
    </w:p>
    <w:p w:rsidR="00E06B64" w:rsidRPr="003A030C" w:rsidRDefault="000B0947" w:rsidP="003A030C">
      <w:pPr>
        <w:pStyle w:val="text"/>
      </w:pPr>
      <w:r w:rsidRPr="003A030C">
        <w:t>In</w:t>
      </w:r>
      <w:r w:rsidR="001D764A" w:rsidRPr="003A030C">
        <w:t xml:space="preserve"> </w:t>
      </w:r>
      <w:r w:rsidR="00036F6B" w:rsidRPr="003A030C">
        <w:fldChar w:fldCharType="begin"/>
      </w:r>
      <w:r w:rsidR="00036F6B" w:rsidRPr="003A030C">
        <w:instrText xml:space="preserve"> REF _Ref8220956 \h </w:instrText>
      </w:r>
      <w:r w:rsidR="003A030C">
        <w:instrText xml:space="preserve"> \* MERGEFORMAT </w:instrText>
      </w:r>
      <w:r w:rsidR="00036F6B" w:rsidRPr="003A030C">
        <w:fldChar w:fldCharType="separate"/>
      </w:r>
      <w:r w:rsidR="003A6234">
        <w:t xml:space="preserve">Figure </w:t>
      </w:r>
      <w:r w:rsidR="003A6234">
        <w:rPr>
          <w:noProof/>
        </w:rPr>
        <w:t>2</w:t>
      </w:r>
      <w:r w:rsidR="00036F6B" w:rsidRPr="003A030C">
        <w:fldChar w:fldCharType="end"/>
      </w:r>
      <w:r w:rsidRPr="003A030C">
        <w:t xml:space="preserve"> and </w:t>
      </w:r>
      <w:r w:rsidRPr="003A030C">
        <w:fldChar w:fldCharType="begin"/>
      </w:r>
      <w:r w:rsidRPr="003A030C">
        <w:instrText xml:space="preserve"> REF _Ref8203052 \h  \* MERGEFORMAT </w:instrText>
      </w:r>
      <w:r w:rsidRPr="003A030C">
        <w:fldChar w:fldCharType="separate"/>
      </w:r>
      <w:r w:rsidR="003A6234" w:rsidRPr="003A6234">
        <w:rPr>
          <w:rStyle w:val="a0"/>
          <w:rFonts w:eastAsiaTheme="minorEastAsia"/>
        </w:rPr>
        <w:t>Figure</w:t>
      </w:r>
      <w:r w:rsidR="003A6234" w:rsidRPr="00E06B64">
        <w:rPr>
          <w:rStyle w:val="a0"/>
          <w:sz w:val="16"/>
          <w:szCs w:val="16"/>
        </w:rPr>
        <w:t xml:space="preserve"> </w:t>
      </w:r>
      <w:r w:rsidR="003A6234">
        <w:rPr>
          <w:rStyle w:val="a0"/>
          <w:noProof/>
          <w:sz w:val="16"/>
          <w:szCs w:val="16"/>
        </w:rPr>
        <w:t>3</w:t>
      </w:r>
      <w:r w:rsidRPr="003A030C">
        <w:fldChar w:fldCharType="end"/>
      </w:r>
      <w:r w:rsidRPr="003A030C">
        <w:t xml:space="preserve"> we show two examples</w:t>
      </w:r>
      <w:r w:rsidR="00036F6B" w:rsidRPr="003A030C">
        <w:t xml:space="preserve"> each</w:t>
      </w:r>
      <w:r w:rsidRPr="003A030C">
        <w:t xml:space="preserve"> of correct and incorrect linking respectively.</w:t>
      </w:r>
      <w:r w:rsidR="00036F6B" w:rsidRPr="003A030C">
        <w:t xml:space="preserve"> </w:t>
      </w:r>
      <w:r w:rsidR="00036F6B" w:rsidRPr="003A030C">
        <w:fldChar w:fldCharType="begin"/>
      </w:r>
      <w:r w:rsidR="00036F6B" w:rsidRPr="003A030C">
        <w:instrText xml:space="preserve"> REF _Ref8220956 \h </w:instrText>
      </w:r>
      <w:r w:rsidR="003A030C">
        <w:instrText xml:space="preserve"> \* MERGEFORMAT </w:instrText>
      </w:r>
      <w:r w:rsidR="00036F6B" w:rsidRPr="003A030C">
        <w:fldChar w:fldCharType="separate"/>
      </w:r>
      <w:r w:rsidR="003A6234">
        <w:t>Figure 2</w:t>
      </w:r>
      <w:r w:rsidR="00036F6B" w:rsidRPr="003A030C">
        <w:fldChar w:fldCharType="end"/>
      </w:r>
      <w:r w:rsidR="00036F6B" w:rsidRPr="003A030C">
        <w:t xml:space="preserve"> </w:t>
      </w:r>
      <w:r w:rsidRPr="003A030C">
        <w:t>indicates the automatic links of</w:t>
      </w:r>
      <w:r w:rsidR="00796D8B" w:rsidRPr="003A030C">
        <w:t xml:space="preserve"> </w:t>
      </w:r>
      <w:r w:rsidRPr="003A030C">
        <w:t>material</w:t>
      </w:r>
      <w:r w:rsidR="00A50A9D" w:rsidRPr="003A030C">
        <w:t xml:space="preserve"> (</w:t>
      </w:r>
      <w:r w:rsidR="00036F6B" w:rsidRPr="003A030C">
        <w:fldChar w:fldCharType="begin"/>
      </w:r>
      <w:r w:rsidR="00036F6B" w:rsidRPr="003A030C">
        <w:instrText xml:space="preserve"> REF _Ref8220956 \h  \* MERGEFORMAT </w:instrText>
      </w:r>
      <w:r w:rsidR="00036F6B" w:rsidRPr="003A030C">
        <w:fldChar w:fldCharType="separate"/>
      </w:r>
      <w:r w:rsidR="003A6234">
        <w:rPr>
          <w:noProof/>
        </w:rPr>
        <w:t>Figure</w:t>
      </w:r>
      <w:r w:rsidR="003A6234">
        <w:t xml:space="preserve"> </w:t>
      </w:r>
      <w:r w:rsidR="003A6234">
        <w:rPr>
          <w:noProof/>
        </w:rPr>
        <w:t>2</w:t>
      </w:r>
      <w:r w:rsidR="00036F6B" w:rsidRPr="003A030C">
        <w:fldChar w:fldCharType="end"/>
      </w:r>
      <w:r w:rsidR="00A50A9D" w:rsidRPr="003A030C">
        <w:t>a)</w:t>
      </w:r>
      <w:r w:rsidRPr="003A030C">
        <w:t xml:space="preserve"> BaTi2Bi2O with Tc of 4.6K and </w:t>
      </w:r>
      <w:r w:rsidR="00796D8B" w:rsidRPr="003A030C">
        <w:t>(</w:t>
      </w:r>
      <w:fldSimple w:instr=" REF _Ref8220956  \* MERGEFORMAT ">
        <w:r w:rsidR="003A6234">
          <w:t xml:space="preserve">Figure </w:t>
        </w:r>
        <w:r w:rsidR="003A6234">
          <w:rPr>
            <w:noProof/>
          </w:rPr>
          <w:t>2</w:t>
        </w:r>
      </w:fldSimple>
      <w:r w:rsidR="00796D8B" w:rsidRPr="003A030C">
        <w:t xml:space="preserve">b) </w:t>
      </w:r>
      <w:r w:rsidRPr="003A030C">
        <w:t xml:space="preserve">Bati2Sb2O with 1.2K. </w:t>
      </w:r>
      <w:r w:rsidRPr="003A030C">
        <w:fldChar w:fldCharType="begin"/>
      </w:r>
      <w:r w:rsidRPr="003A030C">
        <w:instrText xml:space="preserve"> REF _Ref8203052 \h  \* MERGEFORMAT </w:instrText>
      </w:r>
      <w:r w:rsidRPr="003A030C">
        <w:fldChar w:fldCharType="separate"/>
      </w:r>
      <w:r w:rsidR="003A6234" w:rsidRPr="003A6234">
        <w:t>Figure 3</w:t>
      </w:r>
      <w:r w:rsidRPr="003A030C">
        <w:fldChar w:fldCharType="end"/>
      </w:r>
      <w:r w:rsidRPr="003A030C">
        <w:t xml:space="preserve">, however, shows </w:t>
      </w:r>
      <w:r w:rsidR="00B8339C" w:rsidRPr="00B1023C">
        <w:t>(</w:t>
      </w:r>
      <w:fldSimple w:instr=" REF _Ref8203052  \* MERGEFORMAT ">
        <w:r w:rsidR="003A6234" w:rsidRPr="003A6234">
          <w:t>Figure 3</w:t>
        </w:r>
      </w:fldSimple>
      <w:r w:rsidR="00B8339C" w:rsidRPr="00B1023C">
        <w:t xml:space="preserve">a) </w:t>
      </w:r>
      <w:r w:rsidRPr="00B1023C">
        <w:t xml:space="preserve">unlinked BaTi2Bi2O to the Tc-value and </w:t>
      </w:r>
      <w:r w:rsidR="00B8339C" w:rsidRPr="00B1023C">
        <w:t>(</w:t>
      </w:r>
      <w:fldSimple w:instr=" REF _Ref8203052  \* MERGEFORMAT ">
        <w:r w:rsidR="003A6234" w:rsidRPr="003A6234">
          <w:t>Figure 3</w:t>
        </w:r>
      </w:fldSimple>
      <w:r w:rsidR="00B8339C" w:rsidRPr="00B1023C">
        <w:t xml:space="preserve">b) the </w:t>
      </w:r>
      <w:r w:rsidRPr="00B1023C">
        <w:t xml:space="preserve">incomplete linking of KOS2O6 to the Tc-value. In the former case, </w:t>
      </w:r>
      <w:r w:rsidR="00990EB7" w:rsidRPr="00B1023C">
        <w:t xml:space="preserve">the misclassification of </w:t>
      </w:r>
      <w:r w:rsidRPr="00B1023C">
        <w:t xml:space="preserve">1.2K </w:t>
      </w:r>
      <w:r w:rsidR="00990EB7" w:rsidRPr="00B1023C">
        <w:t xml:space="preserve">in </w:t>
      </w:r>
      <w:r w:rsidRPr="00B1023C">
        <w:t xml:space="preserve">task </w:t>
      </w:r>
      <w:r w:rsidR="00990EB7" w:rsidRPr="00B1023C">
        <w:t>2 results</w:t>
      </w:r>
      <w:r w:rsidRPr="00B1023C">
        <w:t xml:space="preserve"> in unlinked </w:t>
      </w:r>
      <w:r w:rsidRPr="003A030C">
        <w:t xml:space="preserve">BaTi2Sb2O. In the latter case, misrecognition of a decimal point as a period provided an incomplete Tc value of 60K. The statistical investigation of the (b) Linking phase is </w:t>
      </w:r>
      <w:r w:rsidR="0019314F" w:rsidRPr="003A030C">
        <w:t>discussed</w:t>
      </w:r>
      <w:r w:rsidRPr="003A030C">
        <w:t xml:space="preserve"> in the later part of Section </w:t>
      </w:r>
      <w:r w:rsidRPr="003A030C">
        <w:fldChar w:fldCharType="begin"/>
      </w:r>
      <w:r w:rsidRPr="003A030C">
        <w:instrText xml:space="preserve"> REF _Ref8205048 \w \h </w:instrText>
      </w:r>
      <w:r w:rsidR="00036F6B" w:rsidRPr="003A030C">
        <w:instrText xml:space="preserve"> \* MERGEFORMAT </w:instrText>
      </w:r>
      <w:r w:rsidRPr="003A030C">
        <w:fldChar w:fldCharType="separate"/>
      </w:r>
      <w:r w:rsidR="003A6234">
        <w:t>3</w:t>
      </w:r>
      <w:r w:rsidRPr="003A030C">
        <w:fldChar w:fldCharType="end"/>
      </w:r>
      <w:r w:rsidRPr="003A030C">
        <w:t>.</w:t>
      </w:r>
    </w:p>
    <w:p w:rsidR="003166F6" w:rsidRDefault="003166F6" w:rsidP="003166F6">
      <w:pPr>
        <w:pStyle w:val="text"/>
        <w:ind w:firstLine="0"/>
        <w:jc w:val="center"/>
      </w:pPr>
      <w:r>
        <w:t>(a)</w:t>
      </w:r>
    </w:p>
    <w:p w:rsidR="003166F6" w:rsidRDefault="00796D8B" w:rsidP="00E06B64">
      <w:pPr>
        <w:keepNext/>
        <w:widowControl/>
        <w:ind w:firstLine="0"/>
        <w:jc w:val="left"/>
      </w:pPr>
      <w:r>
        <w:rPr>
          <w:noProof/>
        </w:rPr>
        <w:drawing>
          <wp:inline distT="0" distB="0" distL="0" distR="0" wp14:anchorId="2021A62D" wp14:editId="45F0C119">
            <wp:extent cx="3104515" cy="5791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ample-bad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4515" cy="579120"/>
                    </a:xfrm>
                    <a:prstGeom prst="rect">
                      <a:avLst/>
                    </a:prstGeom>
                  </pic:spPr>
                </pic:pic>
              </a:graphicData>
            </a:graphic>
          </wp:inline>
        </w:drawing>
      </w:r>
    </w:p>
    <w:p w:rsidR="00E06B64" w:rsidRDefault="003166F6" w:rsidP="003166F6">
      <w:pPr>
        <w:keepNext/>
        <w:widowControl/>
        <w:ind w:firstLine="0"/>
        <w:jc w:val="center"/>
      </w:pPr>
      <w:r>
        <w:t>(b)</w:t>
      </w:r>
      <w:r w:rsidR="00E06B64">
        <w:rPr>
          <w:noProof/>
        </w:rPr>
        <w:drawing>
          <wp:inline distT="0" distB="0" distL="0" distR="0" wp14:anchorId="053A34A0" wp14:editId="250186D0">
            <wp:extent cx="3104515" cy="427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bad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04515" cy="427355"/>
                    </a:xfrm>
                    <a:prstGeom prst="rect">
                      <a:avLst/>
                    </a:prstGeom>
                  </pic:spPr>
                </pic:pic>
              </a:graphicData>
            </a:graphic>
          </wp:inline>
        </w:drawing>
      </w:r>
    </w:p>
    <w:p w:rsidR="004C60B5" w:rsidRPr="00E06B64" w:rsidRDefault="00E06B64" w:rsidP="004C60B5">
      <w:pPr>
        <w:pStyle w:val="a9"/>
        <w:rPr>
          <w:rStyle w:val="a0"/>
          <w:sz w:val="16"/>
          <w:szCs w:val="16"/>
        </w:rPr>
      </w:pPr>
      <w:bookmarkStart w:id="3" w:name="_Ref8203052"/>
      <w:bookmarkStart w:id="4" w:name="_Ref8203047"/>
      <w:r w:rsidRPr="00E06B64">
        <w:rPr>
          <w:rStyle w:val="a0"/>
          <w:sz w:val="16"/>
          <w:szCs w:val="16"/>
        </w:rPr>
        <w:t xml:space="preserve">Figure </w:t>
      </w:r>
      <w:r w:rsidR="00036F6B">
        <w:rPr>
          <w:rStyle w:val="a0"/>
          <w:sz w:val="16"/>
          <w:szCs w:val="16"/>
        </w:rPr>
        <w:fldChar w:fldCharType="begin"/>
      </w:r>
      <w:r w:rsidR="00036F6B">
        <w:rPr>
          <w:rStyle w:val="a0"/>
          <w:sz w:val="16"/>
          <w:szCs w:val="16"/>
        </w:rPr>
        <w:instrText xml:space="preserve"> SEQ Figure \* ARABIC </w:instrText>
      </w:r>
      <w:r w:rsidR="00036F6B">
        <w:rPr>
          <w:rStyle w:val="a0"/>
          <w:sz w:val="16"/>
          <w:szCs w:val="16"/>
        </w:rPr>
        <w:fldChar w:fldCharType="separate"/>
      </w:r>
      <w:r w:rsidR="003A6234">
        <w:rPr>
          <w:rStyle w:val="a0"/>
          <w:noProof/>
          <w:sz w:val="16"/>
          <w:szCs w:val="16"/>
        </w:rPr>
        <w:t>3</w:t>
      </w:r>
      <w:r w:rsidR="00036F6B">
        <w:rPr>
          <w:rStyle w:val="a0"/>
          <w:sz w:val="16"/>
          <w:szCs w:val="16"/>
        </w:rPr>
        <w:fldChar w:fldCharType="end"/>
      </w:r>
      <w:bookmarkEnd w:id="3"/>
      <w:r w:rsidRPr="00E06B64">
        <w:rPr>
          <w:rStyle w:val="a0"/>
          <w:sz w:val="16"/>
          <w:szCs w:val="16"/>
        </w:rPr>
        <w:t xml:space="preserve">: </w:t>
      </w:r>
      <w:r w:rsidR="00A30385" w:rsidRPr="00A30385">
        <w:rPr>
          <w:rStyle w:val="a0"/>
          <w:sz w:val="16"/>
          <w:szCs w:val="16"/>
        </w:rPr>
        <w:t xml:space="preserve">Example of an incorrect linking between material and Tc. </w:t>
      </w:r>
      <w:r w:rsidR="00A30385" w:rsidRPr="00A30385">
        <w:rPr>
          <w:rStyle w:val="a0"/>
          <w:sz w:val="16"/>
          <w:szCs w:val="16"/>
        </w:rPr>
        <w:t xml:space="preserve">Although the materials </w:t>
      </w:r>
      <w:r w:rsidR="003B4A62">
        <w:rPr>
          <w:rStyle w:val="a0"/>
          <w:sz w:val="16"/>
          <w:szCs w:val="16"/>
        </w:rPr>
        <w:t xml:space="preserve">(a) </w:t>
      </w:r>
      <w:r w:rsidR="00796D8B" w:rsidRPr="00A30385">
        <w:rPr>
          <w:rStyle w:val="a0"/>
          <w:sz w:val="16"/>
          <w:szCs w:val="16"/>
        </w:rPr>
        <w:t>BaTi</w:t>
      </w:r>
      <w:r w:rsidR="00796D8B" w:rsidRPr="00A30385">
        <w:rPr>
          <w:rStyle w:val="a0"/>
          <w:sz w:val="16"/>
          <w:szCs w:val="16"/>
          <w:vertAlign w:val="subscript"/>
        </w:rPr>
        <w:t>2</w:t>
      </w:r>
      <w:r w:rsidR="00796D8B" w:rsidRPr="00A30385">
        <w:rPr>
          <w:rStyle w:val="a0"/>
          <w:sz w:val="16"/>
          <w:szCs w:val="16"/>
        </w:rPr>
        <w:t>Sb</w:t>
      </w:r>
      <w:r w:rsidR="00796D8B" w:rsidRPr="00A30385">
        <w:rPr>
          <w:rStyle w:val="a0"/>
          <w:sz w:val="16"/>
          <w:szCs w:val="16"/>
          <w:vertAlign w:val="subscript"/>
        </w:rPr>
        <w:t>2</w:t>
      </w:r>
      <w:r w:rsidR="00796D8B" w:rsidRPr="00A30385">
        <w:rPr>
          <w:rStyle w:val="a0"/>
          <w:sz w:val="16"/>
          <w:szCs w:val="16"/>
        </w:rPr>
        <w:t xml:space="preserve">O </w:t>
      </w:r>
      <w:r w:rsidR="00A30385" w:rsidRPr="00A30385">
        <w:rPr>
          <w:rStyle w:val="a0"/>
          <w:sz w:val="16"/>
          <w:szCs w:val="16"/>
        </w:rPr>
        <w:t>and</w:t>
      </w:r>
      <w:r w:rsidR="003B4A62">
        <w:rPr>
          <w:rStyle w:val="a0"/>
          <w:sz w:val="16"/>
          <w:szCs w:val="16"/>
        </w:rPr>
        <w:t xml:space="preserve"> (b) </w:t>
      </w:r>
      <w:r w:rsidR="00796D8B" w:rsidRPr="00A30385">
        <w:rPr>
          <w:rStyle w:val="a0"/>
          <w:sz w:val="16"/>
          <w:szCs w:val="16"/>
        </w:rPr>
        <w:t>KO</w:t>
      </w:r>
      <w:r w:rsidR="00796D8B" w:rsidRPr="00A30385">
        <w:rPr>
          <w:rStyle w:val="a0"/>
          <w:sz w:val="16"/>
          <w:szCs w:val="16"/>
          <w:vertAlign w:val="subscript"/>
        </w:rPr>
        <w:t>S2</w:t>
      </w:r>
      <w:r w:rsidR="00796D8B" w:rsidRPr="00A30385">
        <w:rPr>
          <w:rStyle w:val="a0"/>
          <w:sz w:val="16"/>
          <w:szCs w:val="16"/>
        </w:rPr>
        <w:t>O</w:t>
      </w:r>
      <w:r w:rsidR="00796D8B" w:rsidRPr="00A30385">
        <w:rPr>
          <w:rStyle w:val="a0"/>
          <w:sz w:val="16"/>
          <w:szCs w:val="16"/>
          <w:vertAlign w:val="subscript"/>
        </w:rPr>
        <w:t>6</w:t>
      </w:r>
      <w:r w:rsidR="00A30385" w:rsidRPr="00A30385">
        <w:rPr>
          <w:rStyle w:val="a0"/>
          <w:sz w:val="16"/>
          <w:szCs w:val="16"/>
        </w:rPr>
        <w:t xml:space="preserve"> are correctly identified, Tc of BaTi</w:t>
      </w:r>
      <w:r w:rsidR="00A30385" w:rsidRPr="00A30385">
        <w:rPr>
          <w:rStyle w:val="a0"/>
          <w:sz w:val="16"/>
          <w:szCs w:val="16"/>
          <w:vertAlign w:val="subscript"/>
        </w:rPr>
        <w:t>2</w:t>
      </w:r>
      <w:r w:rsidR="00A30385" w:rsidRPr="00A30385">
        <w:rPr>
          <w:rStyle w:val="a0"/>
          <w:sz w:val="16"/>
          <w:szCs w:val="16"/>
        </w:rPr>
        <w:t>Sb</w:t>
      </w:r>
      <w:r w:rsidR="00A30385" w:rsidRPr="00A30385">
        <w:rPr>
          <w:rStyle w:val="a0"/>
          <w:sz w:val="16"/>
          <w:szCs w:val="16"/>
          <w:vertAlign w:val="subscript"/>
        </w:rPr>
        <w:t>2</w:t>
      </w:r>
      <w:r w:rsidR="00A30385" w:rsidRPr="00A30385">
        <w:rPr>
          <w:rStyle w:val="a0"/>
          <w:sz w:val="16"/>
          <w:szCs w:val="16"/>
        </w:rPr>
        <w:t>O cannot be extracted and that of KO</w:t>
      </w:r>
      <w:r w:rsidR="00A30385" w:rsidRPr="00A30385">
        <w:rPr>
          <w:rStyle w:val="a0"/>
          <w:sz w:val="16"/>
          <w:szCs w:val="16"/>
          <w:vertAlign w:val="subscript"/>
        </w:rPr>
        <w:t>S2</w:t>
      </w:r>
      <w:r w:rsidR="00A30385" w:rsidRPr="00A30385">
        <w:rPr>
          <w:rStyle w:val="a0"/>
          <w:sz w:val="16"/>
          <w:szCs w:val="16"/>
        </w:rPr>
        <w:t>O</w:t>
      </w:r>
      <w:r w:rsidR="00A30385" w:rsidRPr="00A30385">
        <w:rPr>
          <w:rStyle w:val="a0"/>
          <w:sz w:val="16"/>
          <w:szCs w:val="16"/>
          <w:vertAlign w:val="subscript"/>
        </w:rPr>
        <w:t>6</w:t>
      </w:r>
      <w:r w:rsidR="00A30385" w:rsidRPr="00A30385">
        <w:rPr>
          <w:rStyle w:val="a0"/>
          <w:sz w:val="16"/>
          <w:szCs w:val="16"/>
        </w:rPr>
        <w:t xml:space="preserve"> is extracted incorrectly (correct Tc was 9.60 K while the extracted value was 60 K).</w:t>
      </w:r>
      <w:bookmarkEnd w:id="4"/>
    </w:p>
    <w:p w:rsidR="004C60B5" w:rsidRDefault="004C60B5" w:rsidP="004C60B5">
      <w:pPr>
        <w:pStyle w:val="section"/>
      </w:pPr>
      <w:bookmarkStart w:id="5" w:name="_Ref8205048"/>
      <w:r w:rsidRPr="004C60B5">
        <w:t>Experiments and results</w:t>
      </w:r>
      <w:bookmarkEnd w:id="5"/>
      <w:r w:rsidRPr="004C60B5">
        <w:t xml:space="preserve"> </w:t>
      </w:r>
    </w:p>
    <w:p w:rsidR="004C60B5" w:rsidRDefault="004C60B5" w:rsidP="004C60B5">
      <w:pPr>
        <w:pStyle w:val="text"/>
      </w:pPr>
      <w:r w:rsidRPr="004C60B5">
        <w:t xml:space="preserve">The superconductor CRF model in the (a) Extraction phase was investigated using a corpus of five papers (four for training and one for testing) having a total of 42 entities classified with a superconducting material label </w:t>
      </w:r>
      <w:r>
        <w:t>&lt;</w:t>
      </w:r>
      <w:proofErr w:type="spellStart"/>
      <w:r w:rsidRPr="004C60B5">
        <w:t>supercon</w:t>
      </w:r>
      <w:proofErr w:type="spellEnd"/>
      <w:r>
        <w:t>&gt;</w:t>
      </w:r>
      <w:r w:rsidRPr="004C60B5">
        <w:t xml:space="preserve">. </w:t>
      </w:r>
    </w:p>
    <w:p w:rsidR="004C60B5" w:rsidRDefault="00024888" w:rsidP="004C60B5">
      <w:pPr>
        <w:pStyle w:val="text"/>
        <w:keepNext/>
      </w:pPr>
      <w:r>
        <w:rPr>
          <w:noProof/>
        </w:rPr>
        <w:drawing>
          <wp:inline distT="0" distB="0" distL="0" distR="0">
            <wp:extent cx="3104515" cy="2978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surement-explana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04515" cy="2978150"/>
                    </a:xfrm>
                    <a:prstGeom prst="rect">
                      <a:avLst/>
                    </a:prstGeom>
                  </pic:spPr>
                </pic:pic>
              </a:graphicData>
            </a:graphic>
          </wp:inline>
        </w:drawing>
      </w:r>
    </w:p>
    <w:p w:rsidR="004C60B5" w:rsidRDefault="004C60B5" w:rsidP="004C60B5">
      <w:pPr>
        <w:pStyle w:val="figurecaption"/>
      </w:pPr>
      <w:bookmarkStart w:id="6" w:name="_Ref8203359"/>
      <w:r>
        <w:t xml:space="preserve">Figure </w:t>
      </w:r>
      <w:r w:rsidR="00036F6B">
        <w:fldChar w:fldCharType="begin"/>
      </w:r>
      <w:r w:rsidR="00036F6B">
        <w:instrText xml:space="preserve"> SEQ Figure \* ARABIC </w:instrText>
      </w:r>
      <w:r w:rsidR="00036F6B">
        <w:fldChar w:fldCharType="separate"/>
      </w:r>
      <w:r w:rsidR="003A6234">
        <w:rPr>
          <w:noProof/>
        </w:rPr>
        <w:t>4</w:t>
      </w:r>
      <w:r w:rsidR="00036F6B">
        <w:fldChar w:fldCharType="end"/>
      </w:r>
      <w:bookmarkEnd w:id="6"/>
      <w:r>
        <w:t xml:space="preserve">: </w:t>
      </w:r>
      <w:r w:rsidRPr="00DC1B7D">
        <w:t xml:space="preserve">Given a sentence (or paragraphs) the tokenisation </w:t>
      </w:r>
      <w:r w:rsidR="00EF50CD" w:rsidRPr="00DC1B7D">
        <w:t>transforms</w:t>
      </w:r>
      <w:r w:rsidRPr="00DC1B7D">
        <w:t xml:space="preserve"> it in an array of character sequences. These are then labelled by the ML CRF model. This figure </w:t>
      </w:r>
      <w:r w:rsidR="00EF50CD" w:rsidRPr="00DC1B7D">
        <w:t>illustrates</w:t>
      </w:r>
      <w:r w:rsidRPr="00DC1B7D">
        <w:t xml:space="preserve"> the three different levels of granularity on which measurements are calculated.</w:t>
      </w:r>
    </w:p>
    <w:p w:rsidR="004C60B5" w:rsidRDefault="004C60B5" w:rsidP="004C60B5">
      <w:pPr>
        <w:pStyle w:val="figurecaption"/>
      </w:pPr>
    </w:p>
    <w:p w:rsidR="00204CE5" w:rsidRDefault="004C60B5" w:rsidP="00F87ACD">
      <w:pPr>
        <w:pStyle w:val="text"/>
      </w:pPr>
      <w:r>
        <w:t xml:space="preserve">We estimated precision, recall and F1-score for the model using the evaluation framework built-in in </w:t>
      </w:r>
      <w:proofErr w:type="spellStart"/>
      <w:r>
        <w:t>Grobid</w:t>
      </w:r>
      <w:proofErr w:type="spellEnd"/>
      <w:r>
        <w:t xml:space="preserve">. These measure indices are calculated at three different levels: tokens-level, field-level and instance-level. </w:t>
      </w:r>
      <w:r>
        <w:fldChar w:fldCharType="begin"/>
      </w:r>
      <w:r>
        <w:instrText xml:space="preserve"> REF _Ref8203359 \h </w:instrText>
      </w:r>
      <w:r>
        <w:fldChar w:fldCharType="separate"/>
      </w:r>
      <w:r w:rsidR="003A6234">
        <w:t xml:space="preserve">Figure </w:t>
      </w:r>
      <w:r w:rsidR="003A6234">
        <w:rPr>
          <w:noProof/>
        </w:rPr>
        <w:t>4</w:t>
      </w:r>
      <w:r>
        <w:fldChar w:fldCharType="end"/>
      </w:r>
      <w:r>
        <w:t xml:space="preserve"> illustrates </w:t>
      </w:r>
      <w:r w:rsidR="007E3199">
        <w:t xml:space="preserve">the concept through </w:t>
      </w:r>
      <w:r>
        <w:t>a</w:t>
      </w:r>
      <w:r w:rsidR="007E3199">
        <w:t xml:space="preserve">n example of </w:t>
      </w:r>
      <w:r>
        <w:t>prediction. In this table, expected (second column) and predicted (third column) labels are tagged on to each token.</w:t>
      </w:r>
      <w:r w:rsidR="0019314F">
        <w:t xml:space="preserve"> </w:t>
      </w:r>
      <w:r>
        <w:t>The token-level evaluates the predictability for each token</w:t>
      </w:r>
      <w:r w:rsidR="00DA3FCD">
        <w:t xml:space="preserve"> </w:t>
      </w:r>
      <w:proofErr w:type="spellStart"/>
      <w:r w:rsidR="00DA3FCD">
        <w:t>P</w:t>
      </w:r>
      <w:r w:rsidR="00DA3FCD">
        <w:rPr>
          <w:vertAlign w:val="subscript"/>
        </w:rPr>
        <w:t>token</w:t>
      </w:r>
      <w:proofErr w:type="spellEnd"/>
      <w:r w:rsidR="00DA3FCD">
        <w:t>, in this example equals to</w:t>
      </w:r>
      <w:r>
        <w:t xml:space="preserve"> 4/5. The field-level evaluate</w:t>
      </w:r>
      <w:r w:rsidR="00DA3FCD">
        <w:t>s</w:t>
      </w:r>
      <w:r>
        <w:t xml:space="preserve"> the continuity of a field with the same label. </w:t>
      </w:r>
      <w:r w:rsidR="00DA3FCD">
        <w:t>A</w:t>
      </w:r>
      <w:r>
        <w:t xml:space="preserve">lthough </w:t>
      </w:r>
      <w:r w:rsidR="00DA3FCD">
        <w:t>“</w:t>
      </w:r>
      <w:r>
        <w:t>FeTe</w:t>
      </w:r>
      <w:r w:rsidRPr="004C60B5">
        <w:rPr>
          <w:vertAlign w:val="subscript"/>
        </w:rPr>
        <w:t>1</w:t>
      </w:r>
      <w:r>
        <w:t>A</w:t>
      </w:r>
      <w:r w:rsidRPr="004C60B5">
        <w:rPr>
          <w:vertAlign w:val="subscript"/>
        </w:rPr>
        <w:t>x</w:t>
      </w:r>
      <w:r>
        <w:t>Se</w:t>
      </w:r>
      <w:r w:rsidRPr="004C60B5">
        <w:rPr>
          <w:vertAlign w:val="subscript"/>
        </w:rPr>
        <w:t>x</w:t>
      </w:r>
      <w:r w:rsidR="00B96242">
        <w:t>”</w:t>
      </w:r>
      <w:r>
        <w:t xml:space="preserve"> should be recognised as a field, the predicted label indicated separation into two fields of </w:t>
      </w:r>
      <w:r w:rsidR="00DA3FCD">
        <w:t>“</w:t>
      </w:r>
      <w:r>
        <w:t>FeTe</w:t>
      </w:r>
      <w:r w:rsidRPr="004C60B5">
        <w:rPr>
          <w:vertAlign w:val="subscript"/>
        </w:rPr>
        <w:t>1</w:t>
      </w:r>
      <w:r>
        <w:t>A</w:t>
      </w:r>
      <w:r w:rsidRPr="004C60B5">
        <w:rPr>
          <w:vertAlign w:val="subscript"/>
        </w:rPr>
        <w:t>x</w:t>
      </w:r>
      <w:r w:rsidR="00B96242">
        <w:t>”</w:t>
      </w:r>
      <w:r>
        <w:t xml:space="preserve"> and </w:t>
      </w:r>
      <w:r w:rsidR="00B96242">
        <w:t>“</w:t>
      </w:r>
      <w:r>
        <w:t>Se</w:t>
      </w:r>
      <w:r w:rsidRPr="004C60B5">
        <w:rPr>
          <w:vertAlign w:val="subscript"/>
        </w:rPr>
        <w:t>x</w:t>
      </w:r>
      <w:r w:rsidR="00B96242">
        <w:t>”</w:t>
      </w:r>
      <w:r>
        <w:t xml:space="preserve">. Therefore, the predictability in field-level, </w:t>
      </w:r>
      <w:proofErr w:type="spellStart"/>
      <w:r>
        <w:t>P</w:t>
      </w:r>
      <w:r w:rsidRPr="00890D2B">
        <w:rPr>
          <w:vertAlign w:val="subscript"/>
        </w:rPr>
        <w:t>field</w:t>
      </w:r>
      <w:proofErr w:type="spellEnd"/>
      <w:r>
        <w:t xml:space="preserve"> is 0/1. Finally, instance-level indicates predictability of</w:t>
      </w:r>
      <w:r w:rsidR="00B96242">
        <w:t xml:space="preserve"> the </w:t>
      </w:r>
      <w:r w:rsidR="00B96242">
        <w:lastRenderedPageBreak/>
        <w:t xml:space="preserve">continuity of all the fields within the same </w:t>
      </w:r>
      <w:r>
        <w:t>instance, where the instance is defined by a paragraph in this case.</w:t>
      </w:r>
      <w:r w:rsidR="0019314F">
        <w:t xml:space="preserve"> </w:t>
      </w:r>
      <w:r>
        <w:t xml:space="preserve">If </w:t>
      </w:r>
      <w:r w:rsidR="00DA3FCD">
        <w:t>“</w:t>
      </w:r>
      <w:r>
        <w:t>FeTe</w:t>
      </w:r>
      <w:r w:rsidRPr="00890D2B">
        <w:rPr>
          <w:vertAlign w:val="subscript"/>
        </w:rPr>
        <w:t>1</w:t>
      </w:r>
      <w:r>
        <w:t>A</w:t>
      </w:r>
      <w:r w:rsidRPr="00E3495C">
        <w:rPr>
          <w:vertAlign w:val="subscript"/>
        </w:rPr>
        <w:t>x</w:t>
      </w:r>
      <w:r>
        <w:t>Se</w:t>
      </w:r>
      <w:r w:rsidRPr="00E3495C">
        <w:rPr>
          <w:vertAlign w:val="subscript"/>
        </w:rPr>
        <w:t>x</w:t>
      </w:r>
      <w:r w:rsidR="00B96242">
        <w:t>”</w:t>
      </w:r>
      <w:r>
        <w:t xml:space="preserve"> is</w:t>
      </w:r>
      <w:r w:rsidR="00E3495C">
        <w:t xml:space="preserve"> </w:t>
      </w:r>
      <w:r>
        <w:t xml:space="preserve">only one field in the paragraph, the predictability in instance-level, </w:t>
      </w:r>
      <w:proofErr w:type="spellStart"/>
      <w:r>
        <w:t>P</w:t>
      </w:r>
      <w:r w:rsidRPr="00E3495C">
        <w:rPr>
          <w:vertAlign w:val="subscript"/>
        </w:rPr>
        <w:t>instance</w:t>
      </w:r>
      <w:proofErr w:type="spellEnd"/>
      <w:r>
        <w:t xml:space="preserve"> is 0/1. The predictability of </w:t>
      </w:r>
      <w:proofErr w:type="spellStart"/>
      <w:r>
        <w:t>P</w:t>
      </w:r>
      <w:r w:rsidRPr="00E3495C">
        <w:rPr>
          <w:vertAlign w:val="subscript"/>
        </w:rPr>
        <w:t>token</w:t>
      </w:r>
      <w:proofErr w:type="spellEnd"/>
      <w:r>
        <w:t xml:space="preserve">, </w:t>
      </w:r>
      <w:proofErr w:type="spellStart"/>
      <w:r>
        <w:t>P</w:t>
      </w:r>
      <w:r w:rsidRPr="00E3495C">
        <w:rPr>
          <w:vertAlign w:val="subscript"/>
        </w:rPr>
        <w:t>field</w:t>
      </w:r>
      <w:proofErr w:type="spellEnd"/>
      <w:r>
        <w:t xml:space="preserve">, and </w:t>
      </w:r>
      <w:proofErr w:type="spellStart"/>
      <w:r>
        <w:t>P</w:t>
      </w:r>
      <w:r w:rsidRPr="00E3495C">
        <w:rPr>
          <w:vertAlign w:val="subscript"/>
        </w:rPr>
        <w:t>instance</w:t>
      </w:r>
      <w:proofErr w:type="spellEnd"/>
      <w:r>
        <w:t xml:space="preserve"> are statistically extendable to more strict indices of precision, recall, and F1-score.</w:t>
      </w:r>
      <w:r w:rsidR="00C927F3">
        <w:t xml:space="preserve"> </w:t>
      </w:r>
      <w:r>
        <w:t xml:space="preserve">The following </w:t>
      </w:r>
      <w:r w:rsidR="00F87ACD">
        <w:t>listing</w:t>
      </w:r>
      <w:r>
        <w:t xml:space="preserve"> </w:t>
      </w:r>
      <w:r w:rsidR="0019314F">
        <w:t>shows</w:t>
      </w:r>
      <w:r>
        <w:t xml:space="preserve"> precision, recall and F1-score for our trained model.</w:t>
      </w:r>
    </w:p>
    <w:p w:rsidR="002F41FB" w:rsidRDefault="002F41FB" w:rsidP="002F41FB">
      <w:pPr>
        <w:pStyle w:val="figurecaption"/>
      </w:pPr>
      <w:bookmarkStart w:id="7" w:name="_Ref8216541"/>
      <w:r w:rsidRPr="002F41FB">
        <w:t xml:space="preserve">Table </w:t>
      </w:r>
      <w:r w:rsidRPr="002F41FB">
        <w:fldChar w:fldCharType="begin"/>
      </w:r>
      <w:r w:rsidRPr="002F41FB">
        <w:instrText xml:space="preserve"> SEQ Table \* ARABIC </w:instrText>
      </w:r>
      <w:r w:rsidRPr="002F41FB">
        <w:fldChar w:fldCharType="separate"/>
      </w:r>
      <w:r w:rsidR="003A6234">
        <w:rPr>
          <w:noProof/>
        </w:rPr>
        <w:t>1</w:t>
      </w:r>
      <w:r w:rsidRPr="002F41FB">
        <w:fldChar w:fldCharType="end"/>
      </w:r>
      <w:bookmarkEnd w:id="7"/>
      <w:r w:rsidRPr="002F41FB">
        <w:t xml:space="preserve">: </w:t>
      </w:r>
      <w:proofErr w:type="spellStart"/>
      <w:r>
        <w:t>Grobid</w:t>
      </w:r>
      <w:proofErr w:type="spellEnd"/>
      <w:r>
        <w:t xml:space="preserve"> evaluation framework </w:t>
      </w:r>
      <w:r w:rsidR="00E4267A">
        <w:t xml:space="preserve">results </w:t>
      </w:r>
      <w:r>
        <w:t>for the (a) material extraction model</w:t>
      </w:r>
    </w:p>
    <w:tbl>
      <w:tblPr>
        <w:tblStyle w:val="TableGrid"/>
        <w:tblW w:w="0" w:type="auto"/>
        <w:tblLook w:val="04A0" w:firstRow="1" w:lastRow="0" w:firstColumn="1" w:lastColumn="0" w:noHBand="0" w:noVBand="1"/>
      </w:tblPr>
      <w:tblGrid>
        <w:gridCol w:w="1272"/>
        <w:gridCol w:w="1082"/>
        <w:gridCol w:w="1060"/>
        <w:gridCol w:w="816"/>
        <w:gridCol w:w="752"/>
      </w:tblGrid>
      <w:tr w:rsidR="003B3677" w:rsidTr="00E4267A">
        <w:tc>
          <w:tcPr>
            <w:tcW w:w="0" w:type="auto"/>
            <w:gridSpan w:val="5"/>
          </w:tcPr>
          <w:p w:rsidR="003B3677" w:rsidRPr="003B3677" w:rsidRDefault="003B3677" w:rsidP="002F41FB">
            <w:pPr>
              <w:pStyle w:val="figurecaption"/>
              <w:rPr>
                <w:b/>
              </w:rPr>
            </w:pPr>
            <w:r w:rsidRPr="003B3677">
              <w:rPr>
                <w:b/>
              </w:rPr>
              <w:t>Token-level results</w:t>
            </w:r>
          </w:p>
        </w:tc>
      </w:tr>
      <w:tr w:rsidR="00E4267A" w:rsidTr="00E4267A">
        <w:tc>
          <w:tcPr>
            <w:tcW w:w="0" w:type="auto"/>
          </w:tcPr>
          <w:p w:rsidR="003B3677" w:rsidRDefault="003B3677" w:rsidP="002F41FB">
            <w:pPr>
              <w:pStyle w:val="figurecaption"/>
            </w:pPr>
            <w:r>
              <w:t>Label</w:t>
            </w:r>
          </w:p>
        </w:tc>
        <w:tc>
          <w:tcPr>
            <w:tcW w:w="0" w:type="auto"/>
          </w:tcPr>
          <w:p w:rsidR="003B3677" w:rsidRDefault="003B3677" w:rsidP="002F41FB">
            <w:pPr>
              <w:pStyle w:val="figurecaption"/>
            </w:pPr>
            <w:r>
              <w:t>Accuracy</w:t>
            </w:r>
          </w:p>
        </w:tc>
        <w:tc>
          <w:tcPr>
            <w:tcW w:w="0" w:type="auto"/>
          </w:tcPr>
          <w:p w:rsidR="003B3677" w:rsidRDefault="003B3677" w:rsidP="002F41FB">
            <w:pPr>
              <w:pStyle w:val="figurecaption"/>
            </w:pPr>
            <w:r>
              <w:t>Precision</w:t>
            </w:r>
          </w:p>
        </w:tc>
        <w:tc>
          <w:tcPr>
            <w:tcW w:w="0" w:type="auto"/>
          </w:tcPr>
          <w:p w:rsidR="003B3677" w:rsidRDefault="003B3677" w:rsidP="002F41FB">
            <w:pPr>
              <w:pStyle w:val="figurecaption"/>
            </w:pPr>
            <w:r>
              <w:t>Recall</w:t>
            </w:r>
          </w:p>
        </w:tc>
        <w:tc>
          <w:tcPr>
            <w:tcW w:w="0" w:type="auto"/>
          </w:tcPr>
          <w:p w:rsidR="003B3677" w:rsidRDefault="003B3677" w:rsidP="002F41FB">
            <w:pPr>
              <w:pStyle w:val="figurecaption"/>
            </w:pPr>
            <w:r>
              <w:t>F1</w:t>
            </w:r>
          </w:p>
        </w:tc>
      </w:tr>
      <w:tr w:rsidR="00E4267A" w:rsidTr="00E4267A">
        <w:tc>
          <w:tcPr>
            <w:tcW w:w="0" w:type="auto"/>
          </w:tcPr>
          <w:p w:rsidR="003B3677" w:rsidRDefault="003B3677" w:rsidP="002F41FB">
            <w:pPr>
              <w:pStyle w:val="figurecaption"/>
            </w:pPr>
            <w:r>
              <w:t>&lt;</w:t>
            </w:r>
            <w:proofErr w:type="spellStart"/>
            <w:r>
              <w:t>supercon</w:t>
            </w:r>
            <w:proofErr w:type="spellEnd"/>
            <w:r>
              <w:t>&gt;</w:t>
            </w:r>
          </w:p>
        </w:tc>
        <w:tc>
          <w:tcPr>
            <w:tcW w:w="0" w:type="auto"/>
          </w:tcPr>
          <w:p w:rsidR="003B3677" w:rsidRDefault="003B3677" w:rsidP="002F41FB">
            <w:pPr>
              <w:pStyle w:val="figurecaption"/>
            </w:pPr>
            <w:r>
              <w:t>98.61</w:t>
            </w:r>
          </w:p>
        </w:tc>
        <w:tc>
          <w:tcPr>
            <w:tcW w:w="0" w:type="auto"/>
          </w:tcPr>
          <w:p w:rsidR="003B3677" w:rsidRDefault="003B3677" w:rsidP="002F41FB">
            <w:pPr>
              <w:pStyle w:val="figurecaption"/>
            </w:pPr>
            <w:r>
              <w:t>84.42</w:t>
            </w:r>
          </w:p>
        </w:tc>
        <w:tc>
          <w:tcPr>
            <w:tcW w:w="0" w:type="auto"/>
          </w:tcPr>
          <w:p w:rsidR="003B3677" w:rsidRDefault="003B3677" w:rsidP="002F41FB">
            <w:pPr>
              <w:pStyle w:val="figurecaption"/>
            </w:pPr>
            <w:r>
              <w:t>85.28</w:t>
            </w:r>
          </w:p>
        </w:tc>
        <w:tc>
          <w:tcPr>
            <w:tcW w:w="0" w:type="auto"/>
          </w:tcPr>
          <w:p w:rsidR="003B3677" w:rsidRDefault="003B3677" w:rsidP="002F41FB">
            <w:pPr>
              <w:pStyle w:val="figurecaption"/>
            </w:pPr>
            <w:r>
              <w:t>84.85</w:t>
            </w:r>
          </w:p>
        </w:tc>
      </w:tr>
      <w:tr w:rsidR="003B3677" w:rsidTr="00E4267A">
        <w:tc>
          <w:tcPr>
            <w:tcW w:w="0" w:type="auto"/>
            <w:gridSpan w:val="5"/>
          </w:tcPr>
          <w:p w:rsidR="003B3677" w:rsidRPr="003B3677" w:rsidRDefault="003B3677" w:rsidP="002F41FB">
            <w:pPr>
              <w:pStyle w:val="figurecaption"/>
              <w:rPr>
                <w:b/>
              </w:rPr>
            </w:pPr>
            <w:r w:rsidRPr="003B3677">
              <w:rPr>
                <w:b/>
              </w:rPr>
              <w:t>Field-level results</w:t>
            </w:r>
          </w:p>
        </w:tc>
      </w:tr>
      <w:tr w:rsidR="00E4267A" w:rsidTr="00E4267A">
        <w:tc>
          <w:tcPr>
            <w:tcW w:w="0" w:type="auto"/>
          </w:tcPr>
          <w:p w:rsidR="003B3677" w:rsidRDefault="003B3677" w:rsidP="003B3677">
            <w:pPr>
              <w:pStyle w:val="figurecaption"/>
            </w:pPr>
            <w:r>
              <w:t>Label</w:t>
            </w:r>
          </w:p>
        </w:tc>
        <w:tc>
          <w:tcPr>
            <w:tcW w:w="0" w:type="auto"/>
          </w:tcPr>
          <w:p w:rsidR="003B3677" w:rsidRDefault="003B3677" w:rsidP="003B3677">
            <w:pPr>
              <w:pStyle w:val="figurecaption"/>
            </w:pPr>
            <w:r>
              <w:t>Accuracy</w:t>
            </w:r>
          </w:p>
        </w:tc>
        <w:tc>
          <w:tcPr>
            <w:tcW w:w="0" w:type="auto"/>
          </w:tcPr>
          <w:p w:rsidR="003B3677" w:rsidRDefault="003B3677" w:rsidP="003B3677">
            <w:pPr>
              <w:pStyle w:val="figurecaption"/>
            </w:pPr>
            <w:r>
              <w:t>Precision</w:t>
            </w:r>
          </w:p>
        </w:tc>
        <w:tc>
          <w:tcPr>
            <w:tcW w:w="0" w:type="auto"/>
          </w:tcPr>
          <w:p w:rsidR="003B3677" w:rsidRDefault="003B3677" w:rsidP="003B3677">
            <w:pPr>
              <w:pStyle w:val="figurecaption"/>
            </w:pPr>
            <w:r>
              <w:t>Recall</w:t>
            </w:r>
          </w:p>
        </w:tc>
        <w:tc>
          <w:tcPr>
            <w:tcW w:w="0" w:type="auto"/>
          </w:tcPr>
          <w:p w:rsidR="003B3677" w:rsidRDefault="003B3677" w:rsidP="003B3677">
            <w:pPr>
              <w:pStyle w:val="figurecaption"/>
            </w:pPr>
            <w:r>
              <w:t>F1</w:t>
            </w:r>
          </w:p>
        </w:tc>
      </w:tr>
      <w:tr w:rsidR="00E4267A" w:rsidTr="00E4267A">
        <w:tc>
          <w:tcPr>
            <w:tcW w:w="0" w:type="auto"/>
          </w:tcPr>
          <w:p w:rsidR="003B3677" w:rsidRDefault="003B3677" w:rsidP="003B3677">
            <w:pPr>
              <w:pStyle w:val="figurecaption"/>
            </w:pPr>
            <w:r>
              <w:t>&lt;</w:t>
            </w:r>
            <w:proofErr w:type="spellStart"/>
            <w:r>
              <w:t>supercon</w:t>
            </w:r>
            <w:proofErr w:type="spellEnd"/>
            <w:r>
              <w:t>&gt;</w:t>
            </w:r>
          </w:p>
        </w:tc>
        <w:tc>
          <w:tcPr>
            <w:tcW w:w="0" w:type="auto"/>
          </w:tcPr>
          <w:p w:rsidR="003B3677" w:rsidRDefault="003B3677" w:rsidP="003B3677">
            <w:pPr>
              <w:pStyle w:val="figurecaption"/>
            </w:pPr>
            <w:r>
              <w:t>72.94</w:t>
            </w:r>
          </w:p>
        </w:tc>
        <w:tc>
          <w:tcPr>
            <w:tcW w:w="0" w:type="auto"/>
          </w:tcPr>
          <w:p w:rsidR="003B3677" w:rsidRDefault="003B3677" w:rsidP="003B3677">
            <w:pPr>
              <w:pStyle w:val="figurecaption"/>
            </w:pPr>
            <w:r>
              <w:t>66.67</w:t>
            </w:r>
          </w:p>
        </w:tc>
        <w:tc>
          <w:tcPr>
            <w:tcW w:w="0" w:type="auto"/>
          </w:tcPr>
          <w:p w:rsidR="003B3677" w:rsidRDefault="003B3677" w:rsidP="003B3677">
            <w:pPr>
              <w:pStyle w:val="figurecaption"/>
            </w:pPr>
            <w:r>
              <w:t>56.25</w:t>
            </w:r>
          </w:p>
        </w:tc>
        <w:tc>
          <w:tcPr>
            <w:tcW w:w="0" w:type="auto"/>
          </w:tcPr>
          <w:p w:rsidR="003B3677" w:rsidRDefault="003B3677" w:rsidP="003B3677">
            <w:pPr>
              <w:pStyle w:val="figurecaption"/>
            </w:pPr>
            <w:r>
              <w:t>61.02</w:t>
            </w:r>
          </w:p>
        </w:tc>
      </w:tr>
      <w:tr w:rsidR="003B3677" w:rsidTr="00E4267A">
        <w:tc>
          <w:tcPr>
            <w:tcW w:w="0" w:type="auto"/>
            <w:gridSpan w:val="5"/>
          </w:tcPr>
          <w:p w:rsidR="003B3677" w:rsidRPr="003B3677" w:rsidRDefault="003B3677" w:rsidP="003B3677">
            <w:pPr>
              <w:pStyle w:val="figurecaption"/>
              <w:rPr>
                <w:b/>
              </w:rPr>
            </w:pPr>
            <w:r w:rsidRPr="003B3677">
              <w:rPr>
                <w:b/>
              </w:rPr>
              <w:t>Instance-level results</w:t>
            </w:r>
          </w:p>
        </w:tc>
      </w:tr>
      <w:tr w:rsidR="003B3677" w:rsidTr="00E4267A">
        <w:trPr>
          <w:trHeight w:val="570"/>
        </w:trPr>
        <w:tc>
          <w:tcPr>
            <w:tcW w:w="0" w:type="auto"/>
            <w:gridSpan w:val="5"/>
          </w:tcPr>
          <w:tbl>
            <w:tblPr>
              <w:tblStyle w:val="TableGrid"/>
              <w:tblpPr w:leftFromText="180" w:rightFromText="180" w:vertAnchor="text" w:horzAnchor="margin" w:tblpY="76"/>
              <w:tblOverlap w:val="never"/>
              <w:tblW w:w="4765"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8"/>
              <w:gridCol w:w="1367"/>
              <w:gridCol w:w="1560"/>
            </w:tblGrid>
            <w:tr w:rsidR="00E4267A" w:rsidTr="00E4267A">
              <w:trPr>
                <w:trHeight w:val="330"/>
              </w:trPr>
              <w:tc>
                <w:tcPr>
                  <w:tcW w:w="0" w:type="auto"/>
                </w:tcPr>
                <w:p w:rsidR="00E4267A" w:rsidRDefault="00E4267A" w:rsidP="00E4267A">
                  <w:pPr>
                    <w:pStyle w:val="figurecaption"/>
                  </w:pPr>
                  <w:r>
                    <w:t>Total expected instances</w:t>
                  </w:r>
                </w:p>
              </w:tc>
              <w:tc>
                <w:tcPr>
                  <w:tcW w:w="0" w:type="auto"/>
                </w:tcPr>
                <w:p w:rsidR="00E4267A" w:rsidRDefault="00E4267A" w:rsidP="00E4267A">
                  <w:pPr>
                    <w:pStyle w:val="figurecaption"/>
                  </w:pPr>
                  <w:r>
                    <w:t>Correct instances</w:t>
                  </w:r>
                </w:p>
              </w:tc>
              <w:tc>
                <w:tcPr>
                  <w:tcW w:w="0" w:type="auto"/>
                </w:tcPr>
                <w:p w:rsidR="00E4267A" w:rsidRDefault="00E4267A" w:rsidP="00E4267A">
                  <w:pPr>
                    <w:pStyle w:val="figurecaption"/>
                  </w:pPr>
                  <w:r>
                    <w:t>Instance-level recall</w:t>
                  </w:r>
                </w:p>
              </w:tc>
            </w:tr>
            <w:tr w:rsidR="00E4267A" w:rsidTr="00E4267A">
              <w:trPr>
                <w:trHeight w:val="158"/>
              </w:trPr>
              <w:tc>
                <w:tcPr>
                  <w:tcW w:w="0" w:type="auto"/>
                </w:tcPr>
                <w:p w:rsidR="00E4267A" w:rsidRDefault="00E4267A" w:rsidP="00E4267A">
                  <w:pPr>
                    <w:pStyle w:val="figurecaption"/>
                  </w:pPr>
                  <w:r>
                    <w:t>22</w:t>
                  </w:r>
                </w:p>
              </w:tc>
              <w:tc>
                <w:tcPr>
                  <w:tcW w:w="0" w:type="auto"/>
                </w:tcPr>
                <w:p w:rsidR="00E4267A" w:rsidRDefault="00E4267A" w:rsidP="00E4267A">
                  <w:pPr>
                    <w:pStyle w:val="figurecaption"/>
                  </w:pPr>
                  <w:r>
                    <w:t>15</w:t>
                  </w:r>
                </w:p>
              </w:tc>
              <w:tc>
                <w:tcPr>
                  <w:tcW w:w="0" w:type="auto"/>
                </w:tcPr>
                <w:p w:rsidR="00E4267A" w:rsidRDefault="00E4267A" w:rsidP="00E4267A">
                  <w:pPr>
                    <w:pStyle w:val="figurecaption"/>
                  </w:pPr>
                  <w:r>
                    <w:t>68.18</w:t>
                  </w:r>
                </w:p>
              </w:tc>
            </w:tr>
          </w:tbl>
          <w:p w:rsidR="003B3677" w:rsidRDefault="003B3677" w:rsidP="003B3677">
            <w:pPr>
              <w:pStyle w:val="figurecaption"/>
              <w:jc w:val="both"/>
            </w:pPr>
          </w:p>
        </w:tc>
      </w:tr>
    </w:tbl>
    <w:p w:rsidR="0029673F" w:rsidRDefault="0029673F" w:rsidP="00E4267A">
      <w:pPr>
        <w:pStyle w:val="text"/>
      </w:pPr>
      <w:r>
        <w:t>As shown in</w:t>
      </w:r>
      <w:r w:rsidR="00261763">
        <w:t xml:space="preserve"> </w:t>
      </w:r>
      <w:r w:rsidR="00261763">
        <w:fldChar w:fldCharType="begin"/>
      </w:r>
      <w:r w:rsidR="00261763">
        <w:instrText xml:space="preserve"> REF _Ref8216541 \h </w:instrText>
      </w:r>
      <w:r w:rsidR="00261763">
        <w:fldChar w:fldCharType="separate"/>
      </w:r>
      <w:r w:rsidR="003A6234" w:rsidRPr="002F41FB">
        <w:t xml:space="preserve">Table </w:t>
      </w:r>
      <w:r w:rsidR="003A6234">
        <w:rPr>
          <w:noProof/>
        </w:rPr>
        <w:t>1</w:t>
      </w:r>
      <w:r w:rsidR="00261763">
        <w:fldChar w:fldCharType="end"/>
      </w:r>
      <w:r w:rsidR="00204CE5">
        <w:t>,</w:t>
      </w:r>
      <w:r w:rsidR="0019314F">
        <w:t xml:space="preserve"> recall at </w:t>
      </w:r>
      <w:r>
        <w:t xml:space="preserve">token-level, field-level, and instance-level were 85.28, 56.25, and 68.18%, respectively. The minimum recall at the field-level indicates insufficient training for recognition of superconducting compounds, rather than superconducting elements. The higher score at instance-level suggests that some specific superconducting compounds which are intensively appeared in a paragraph have never been trained at this stage. Moreover, the fact that the precision (66.67%) is better than the recall (56.25%) in the field-level indicates false positive (FP) is smaller than false negative (FN). Consequently, the true superconducting compounds are relatively difficult to recognise for our trained model (c.f., </w:t>
      </w:r>
      <w:r>
        <w:fldChar w:fldCharType="begin"/>
      </w:r>
      <w:r>
        <w:instrText xml:space="preserve"> REF _Ref8203359 \h </w:instrText>
      </w:r>
      <w:r>
        <w:fldChar w:fldCharType="separate"/>
      </w:r>
      <w:r w:rsidR="003A6234">
        <w:t xml:space="preserve">Figure </w:t>
      </w:r>
      <w:r w:rsidR="003A6234">
        <w:rPr>
          <w:noProof/>
        </w:rPr>
        <w:t>4</w:t>
      </w:r>
      <w:r>
        <w:fldChar w:fldCharType="end"/>
      </w:r>
      <w:r>
        <w:t>). We have already found that missing annotation in the training papers, and so a quality improvement of training data is necessary to establish a practical extraction system.</w:t>
      </w:r>
    </w:p>
    <w:p w:rsidR="0029673F" w:rsidRDefault="0029673F" w:rsidP="00C927F3">
      <w:pPr>
        <w:pStyle w:val="text"/>
      </w:pPr>
      <w:r>
        <w:t xml:space="preserve">Finally, we tested the proposed system on a larger corpus of papers. We processed 500 superconductor-related </w:t>
      </w:r>
      <w:r w:rsidR="00B96242">
        <w:t xml:space="preserve">PDF </w:t>
      </w:r>
      <w:r>
        <w:t xml:space="preserve">papers from three publishers: American Institute of Physics (AIP), American Physical Society (APS) and Institute of Physics (IOP) and </w:t>
      </w:r>
      <w:r w:rsidR="00B96242">
        <w:t xml:space="preserve">we </w:t>
      </w:r>
      <w:r>
        <w:t xml:space="preserve">manually evaluated the extracted critical temperatures and their link with the related material. As discussed in </w:t>
      </w:r>
      <w:r>
        <w:fldChar w:fldCharType="begin"/>
      </w:r>
      <w:r>
        <w:instrText xml:space="preserve"> REF _Ref8203359 \h </w:instrText>
      </w:r>
      <w:r>
        <w:fldChar w:fldCharType="separate"/>
      </w:r>
      <w:r w:rsidR="003A6234">
        <w:t xml:space="preserve">Figure </w:t>
      </w:r>
      <w:r w:rsidR="003A6234">
        <w:rPr>
          <w:noProof/>
        </w:rPr>
        <w:t>4</w:t>
      </w:r>
      <w:r>
        <w:fldChar w:fldCharType="end"/>
      </w:r>
      <w:r>
        <w:t xml:space="preserve"> the material recognition in (a) the Extraction phase mistook in boundaries </w:t>
      </w:r>
      <w:r>
        <w:t>detection. The other examples of mistake are</w:t>
      </w:r>
      <w:r w:rsidR="00704A29">
        <w:t xml:space="preserve"> </w:t>
      </w:r>
      <w:r w:rsidRPr="00704A29">
        <w:rPr>
          <w:i/>
        </w:rPr>
        <w:t>missing notation</w:t>
      </w:r>
      <w:r>
        <w:t xml:space="preserve">: </w:t>
      </w:r>
      <w:r w:rsidR="00222230">
        <w:t>p</w:t>
      </w:r>
      <w:r>
        <w:t xml:space="preserve">redicted </w:t>
      </w:r>
      <w:proofErr w:type="spellStart"/>
      <w:r>
        <w:t>LaFe</w:t>
      </w:r>
      <w:r w:rsidRPr="00704A29">
        <w:rPr>
          <w:vertAlign w:val="subscript"/>
        </w:rPr>
        <w:t>x</w:t>
      </w:r>
      <w:r>
        <w:t>O</w:t>
      </w:r>
      <w:proofErr w:type="spellEnd"/>
      <w:r>
        <w:t xml:space="preserve"> for expected LaFe</w:t>
      </w:r>
      <w:r w:rsidRPr="00704A29">
        <w:rPr>
          <w:vertAlign w:val="subscript"/>
        </w:rPr>
        <w:t>x</w:t>
      </w:r>
      <w:r>
        <w:t>O</w:t>
      </w:r>
      <w:r w:rsidRPr="00704A29">
        <w:rPr>
          <w:vertAlign w:val="subscript"/>
        </w:rPr>
        <w:t>1-x</w:t>
      </w:r>
      <w:r>
        <w:t xml:space="preserve">, and </w:t>
      </w:r>
      <w:r w:rsidRPr="00704A29">
        <w:rPr>
          <w:i/>
        </w:rPr>
        <w:t>irregular separation</w:t>
      </w:r>
      <w:r>
        <w:t xml:space="preserve">: </w:t>
      </w:r>
      <w:r w:rsidR="00222230">
        <w:t>p</w:t>
      </w:r>
      <w:r>
        <w:t>redicted single superconductor for expected two different materials separated by</w:t>
      </w:r>
      <w:r w:rsidR="0097458C">
        <w:t xml:space="preserve"> coordinating </w:t>
      </w:r>
      <w:r w:rsidR="00545C85">
        <w:t>conjunctions</w:t>
      </w:r>
      <w:r w:rsidR="00AE14B5">
        <w:t xml:space="preserve"> like </w:t>
      </w:r>
      <w:r w:rsidR="00B96242">
        <w:t>“</w:t>
      </w:r>
      <w:r>
        <w:t>and</w:t>
      </w:r>
      <w:r w:rsidR="00B96242">
        <w:t>”</w:t>
      </w:r>
      <w:r w:rsidR="00AE14B5">
        <w:t xml:space="preserve"> or</w:t>
      </w:r>
      <w:r w:rsidR="00222230">
        <w:t xml:space="preserve"> </w:t>
      </w:r>
      <w:r w:rsidR="00B96242">
        <w:t>“</w:t>
      </w:r>
      <w:r>
        <w:t>comma</w:t>
      </w:r>
      <w:r w:rsidR="00222230">
        <w:t>”.</w:t>
      </w:r>
      <w:r>
        <w:t xml:space="preserve"> </w:t>
      </w:r>
    </w:p>
    <w:p w:rsidR="004E36F8" w:rsidRDefault="0029673F" w:rsidP="0029673F">
      <w:pPr>
        <w:pStyle w:val="text"/>
      </w:pPr>
      <w:r>
        <w:t xml:space="preserve">Despite several imperfect extractions, we obtained unique material entities of 1644 from the 500 papers as </w:t>
      </w:r>
      <w:r w:rsidR="0019314F">
        <w:t>summarised</w:t>
      </w:r>
      <w:r>
        <w:t xml:space="preserve"> in </w:t>
      </w:r>
      <w:r w:rsidR="009611EA">
        <w:fldChar w:fldCharType="begin"/>
      </w:r>
      <w:r w:rsidR="009611EA">
        <w:instrText xml:space="preserve"> REF _Ref8204566 \h </w:instrText>
      </w:r>
      <w:r w:rsidR="009611EA">
        <w:fldChar w:fldCharType="separate"/>
      </w:r>
      <w:r w:rsidR="003A6234" w:rsidRPr="009611EA">
        <w:t xml:space="preserve">Table </w:t>
      </w:r>
      <w:r w:rsidR="003A6234">
        <w:rPr>
          <w:noProof/>
        </w:rPr>
        <w:t>2</w:t>
      </w:r>
      <w:r w:rsidR="009611EA">
        <w:fldChar w:fldCharType="end"/>
      </w:r>
      <w:r w:rsidR="009611EA">
        <w:t xml:space="preserve">. </w:t>
      </w:r>
      <w:r>
        <w:t xml:space="preserve">For Tc extraction, although the temperature could refer to unrelated experimental conditions or thermal treatment for sample preparation, </w:t>
      </w:r>
      <w:r w:rsidR="00641FA1">
        <w:t xml:space="preserve">the number of extracted Tc was </w:t>
      </w:r>
      <w:r>
        <w:t xml:space="preserve">1173. </w:t>
      </w:r>
    </w:p>
    <w:p w:rsidR="009611EA" w:rsidRPr="009611EA" w:rsidRDefault="009611EA" w:rsidP="009611EA">
      <w:pPr>
        <w:pStyle w:val="figurecaption"/>
      </w:pPr>
      <w:bookmarkStart w:id="8" w:name="_Ref8204566"/>
      <w:r w:rsidRPr="009611EA">
        <w:t xml:space="preserve">Table </w:t>
      </w:r>
      <w:r w:rsidRPr="009611EA">
        <w:fldChar w:fldCharType="begin"/>
      </w:r>
      <w:r w:rsidRPr="009611EA">
        <w:instrText xml:space="preserve"> SEQ Table \* ARABIC </w:instrText>
      </w:r>
      <w:r w:rsidRPr="009611EA">
        <w:fldChar w:fldCharType="separate"/>
      </w:r>
      <w:r w:rsidR="003A6234">
        <w:rPr>
          <w:noProof/>
        </w:rPr>
        <w:t>2</w:t>
      </w:r>
      <w:r w:rsidRPr="009611EA">
        <w:fldChar w:fldCharType="end"/>
      </w:r>
      <w:bookmarkEnd w:id="8"/>
      <w:r w:rsidRPr="009611EA">
        <w:t xml:space="preserve">: </w:t>
      </w:r>
      <w:r w:rsidR="00906466">
        <w:t xml:space="preserve">Material and </w:t>
      </w:r>
      <w:r w:rsidRPr="009611EA">
        <w:t xml:space="preserve">Tc </w:t>
      </w:r>
      <w:r w:rsidR="00906466">
        <w:t xml:space="preserve">extraction results </w:t>
      </w:r>
      <w:r w:rsidRPr="009611EA">
        <w:t>from a corpus of 500 papers.</w:t>
      </w:r>
    </w:p>
    <w:tbl>
      <w:tblPr>
        <w:tblStyle w:val="TableGrid"/>
        <w:tblW w:w="0" w:type="auto"/>
        <w:tblLook w:val="04A0" w:firstRow="1" w:lastRow="0" w:firstColumn="1" w:lastColumn="0" w:noHBand="0" w:noVBand="1"/>
      </w:tblPr>
      <w:tblGrid>
        <w:gridCol w:w="1276"/>
        <w:gridCol w:w="1276"/>
        <w:gridCol w:w="1276"/>
        <w:gridCol w:w="1277"/>
      </w:tblGrid>
      <w:tr w:rsidR="004E36F8" w:rsidRPr="009611EA" w:rsidTr="004E36F8">
        <w:tc>
          <w:tcPr>
            <w:tcW w:w="1276" w:type="dxa"/>
          </w:tcPr>
          <w:p w:rsidR="004E36F8" w:rsidRPr="009611EA" w:rsidRDefault="009611EA" w:rsidP="00DC2EC6">
            <w:pPr>
              <w:pStyle w:val="text"/>
              <w:ind w:firstLine="0"/>
              <w:jc w:val="center"/>
              <w:rPr>
                <w:szCs w:val="18"/>
              </w:rPr>
            </w:pPr>
            <w:r w:rsidRPr="009611EA">
              <w:rPr>
                <w:szCs w:val="18"/>
              </w:rPr>
              <w:t>Material entities</w:t>
            </w:r>
          </w:p>
        </w:tc>
        <w:tc>
          <w:tcPr>
            <w:tcW w:w="1276" w:type="dxa"/>
          </w:tcPr>
          <w:p w:rsidR="004E36F8" w:rsidRPr="009611EA" w:rsidRDefault="009611EA" w:rsidP="00DC2EC6">
            <w:pPr>
              <w:pStyle w:val="text"/>
              <w:ind w:firstLine="0"/>
              <w:jc w:val="center"/>
              <w:rPr>
                <w:szCs w:val="18"/>
              </w:rPr>
            </w:pPr>
            <w:r w:rsidRPr="009611EA">
              <w:rPr>
                <w:szCs w:val="18"/>
              </w:rPr>
              <w:t>Unique material entities</w:t>
            </w:r>
          </w:p>
        </w:tc>
        <w:tc>
          <w:tcPr>
            <w:tcW w:w="1276" w:type="dxa"/>
          </w:tcPr>
          <w:p w:rsidR="004E36F8" w:rsidRPr="009611EA" w:rsidRDefault="009611EA" w:rsidP="00DC2EC6">
            <w:pPr>
              <w:pStyle w:val="text"/>
              <w:ind w:firstLine="0"/>
              <w:jc w:val="center"/>
              <w:rPr>
                <w:szCs w:val="18"/>
              </w:rPr>
            </w:pPr>
            <w:r w:rsidRPr="009611EA">
              <w:rPr>
                <w:szCs w:val="18"/>
              </w:rPr>
              <w:t>Temperature entities</w:t>
            </w:r>
          </w:p>
        </w:tc>
        <w:tc>
          <w:tcPr>
            <w:tcW w:w="1277" w:type="dxa"/>
          </w:tcPr>
          <w:p w:rsidR="004E36F8" w:rsidRPr="009611EA" w:rsidRDefault="009611EA" w:rsidP="00DC2EC6">
            <w:pPr>
              <w:pStyle w:val="text"/>
              <w:ind w:firstLine="0"/>
              <w:jc w:val="center"/>
              <w:rPr>
                <w:szCs w:val="18"/>
              </w:rPr>
            </w:pPr>
            <w:r w:rsidRPr="009611EA">
              <w:rPr>
                <w:szCs w:val="18"/>
              </w:rPr>
              <w:t>Tc entities</w:t>
            </w:r>
          </w:p>
        </w:tc>
      </w:tr>
      <w:tr w:rsidR="004E36F8" w:rsidRPr="009611EA" w:rsidTr="004E36F8">
        <w:tc>
          <w:tcPr>
            <w:tcW w:w="1276" w:type="dxa"/>
          </w:tcPr>
          <w:p w:rsidR="004E36F8" w:rsidRPr="009611EA" w:rsidRDefault="009611EA" w:rsidP="00DC2EC6">
            <w:pPr>
              <w:pStyle w:val="text"/>
              <w:ind w:firstLine="0"/>
              <w:jc w:val="center"/>
              <w:rPr>
                <w:szCs w:val="18"/>
              </w:rPr>
            </w:pPr>
            <w:r w:rsidRPr="009611EA">
              <w:rPr>
                <w:szCs w:val="18"/>
              </w:rPr>
              <w:t>5400</w:t>
            </w:r>
          </w:p>
        </w:tc>
        <w:tc>
          <w:tcPr>
            <w:tcW w:w="1276" w:type="dxa"/>
          </w:tcPr>
          <w:p w:rsidR="004E36F8" w:rsidRPr="009611EA" w:rsidRDefault="009611EA" w:rsidP="00DC2EC6">
            <w:pPr>
              <w:pStyle w:val="text"/>
              <w:ind w:firstLine="0"/>
              <w:jc w:val="center"/>
              <w:rPr>
                <w:szCs w:val="18"/>
              </w:rPr>
            </w:pPr>
            <w:r w:rsidRPr="009611EA">
              <w:rPr>
                <w:szCs w:val="18"/>
              </w:rPr>
              <w:t>1644</w:t>
            </w:r>
          </w:p>
        </w:tc>
        <w:tc>
          <w:tcPr>
            <w:tcW w:w="1276" w:type="dxa"/>
          </w:tcPr>
          <w:p w:rsidR="004E36F8" w:rsidRPr="009611EA" w:rsidRDefault="009611EA" w:rsidP="00DC2EC6">
            <w:pPr>
              <w:pStyle w:val="text"/>
              <w:ind w:firstLine="0"/>
              <w:jc w:val="center"/>
              <w:rPr>
                <w:szCs w:val="18"/>
              </w:rPr>
            </w:pPr>
            <w:r w:rsidRPr="009611EA">
              <w:rPr>
                <w:szCs w:val="18"/>
              </w:rPr>
              <w:t>7554</w:t>
            </w:r>
          </w:p>
        </w:tc>
        <w:tc>
          <w:tcPr>
            <w:tcW w:w="1277" w:type="dxa"/>
          </w:tcPr>
          <w:p w:rsidR="004E36F8" w:rsidRPr="009611EA" w:rsidRDefault="009611EA" w:rsidP="00DC2EC6">
            <w:pPr>
              <w:pStyle w:val="text"/>
              <w:ind w:firstLine="0"/>
              <w:jc w:val="center"/>
              <w:rPr>
                <w:szCs w:val="18"/>
              </w:rPr>
            </w:pPr>
            <w:r w:rsidRPr="009611EA">
              <w:rPr>
                <w:szCs w:val="18"/>
              </w:rPr>
              <w:t>1173</w:t>
            </w:r>
          </w:p>
        </w:tc>
      </w:tr>
    </w:tbl>
    <w:p w:rsidR="009611EA" w:rsidRPr="009611EA" w:rsidRDefault="00AD347E" w:rsidP="009611EA">
      <w:pPr>
        <w:pStyle w:val="text"/>
      </w:pPr>
      <w:r>
        <w:fldChar w:fldCharType="begin"/>
      </w:r>
      <w:r>
        <w:instrText xml:space="preserve"> REF _Ref8205179 \h </w:instrText>
      </w:r>
      <w:r>
        <w:fldChar w:fldCharType="separate"/>
      </w:r>
      <w:r w:rsidR="003A6234">
        <w:t xml:space="preserve">Table </w:t>
      </w:r>
      <w:r w:rsidR="003A6234">
        <w:rPr>
          <w:noProof/>
        </w:rPr>
        <w:t>3</w:t>
      </w:r>
      <w:r>
        <w:fldChar w:fldCharType="end"/>
      </w:r>
      <w:r>
        <w:t xml:space="preserve"> shows evaluations at</w:t>
      </w:r>
      <w:r w:rsidR="00E52C1C" w:rsidRPr="009611EA">
        <w:t xml:space="preserve"> </w:t>
      </w:r>
      <w:r w:rsidR="009611EA" w:rsidRPr="0050569E">
        <w:rPr>
          <w:i/>
        </w:rPr>
        <w:t>sentence</w:t>
      </w:r>
      <w:r w:rsidR="00A315C2" w:rsidRPr="0050569E">
        <w:rPr>
          <w:i/>
        </w:rPr>
        <w:t>-</w:t>
      </w:r>
      <w:r w:rsidR="009611EA" w:rsidRPr="0050569E">
        <w:rPr>
          <w:i/>
        </w:rPr>
        <w:t xml:space="preserve">level </w:t>
      </w:r>
      <w:r>
        <w:t xml:space="preserve">and </w:t>
      </w:r>
      <w:r w:rsidR="009611EA" w:rsidRPr="0050569E">
        <w:rPr>
          <w:i/>
        </w:rPr>
        <w:t>paragraph</w:t>
      </w:r>
      <w:r w:rsidR="00A315C2" w:rsidRPr="0050569E">
        <w:rPr>
          <w:i/>
        </w:rPr>
        <w:t>-</w:t>
      </w:r>
      <w:r w:rsidR="009611EA" w:rsidRPr="0050569E">
        <w:rPr>
          <w:i/>
        </w:rPr>
        <w:t>level</w:t>
      </w:r>
      <w:r w:rsidR="009611EA" w:rsidRPr="009611EA">
        <w:t xml:space="preserve"> for </w:t>
      </w:r>
      <w:r w:rsidRPr="009611EA">
        <w:t xml:space="preserve">the </w:t>
      </w:r>
      <w:r w:rsidR="000C65AC" w:rsidRPr="009611EA">
        <w:t xml:space="preserve">(b) </w:t>
      </w:r>
      <w:r w:rsidRPr="009611EA">
        <w:t>Linking phase</w:t>
      </w:r>
      <w:r w:rsidR="000C65AC">
        <w:t>.</w:t>
      </w:r>
      <w:r w:rsidRPr="009611EA">
        <w:t xml:space="preserve"> </w:t>
      </w:r>
      <w:r w:rsidR="000C65AC">
        <w:t>As shown in this table</w:t>
      </w:r>
      <w:r w:rsidR="009611EA" w:rsidRPr="009611EA">
        <w:t>, 77 (sentence</w:t>
      </w:r>
      <w:r w:rsidR="00C927F3">
        <w:t>-</w:t>
      </w:r>
      <w:r w:rsidR="000C65AC">
        <w:t>level</w:t>
      </w:r>
      <w:r w:rsidR="009611EA" w:rsidRPr="009611EA">
        <w:t>) and 109 (paragraph</w:t>
      </w:r>
      <w:r w:rsidR="00C927F3">
        <w:t>-</w:t>
      </w:r>
      <w:r w:rsidR="000C65AC">
        <w:t>level</w:t>
      </w:r>
      <w:r w:rsidR="009611EA" w:rsidRPr="009611EA">
        <w:t xml:space="preserve">) correct links are obtained for the extracted Tc of 1173. From these values, in the case of </w:t>
      </w:r>
      <w:r w:rsidR="00E52C1C" w:rsidRPr="0050569E">
        <w:t>s</w:t>
      </w:r>
      <w:r w:rsidR="009611EA" w:rsidRPr="0050569E">
        <w:t>entence</w:t>
      </w:r>
      <w:r w:rsidR="0050569E" w:rsidRPr="0050569E">
        <w:t>-</w:t>
      </w:r>
      <w:r w:rsidR="009611EA" w:rsidRPr="0050569E">
        <w:t>level</w:t>
      </w:r>
      <w:r w:rsidR="00E52C1C">
        <w:t xml:space="preserve"> </w:t>
      </w:r>
      <w:r w:rsidR="009611EA" w:rsidRPr="009611EA">
        <w:t xml:space="preserve">boundary, precision and recall were estimated to be 68.7% and 6.5%, respectively. </w:t>
      </w:r>
      <w:r w:rsidR="000C65AC">
        <w:t xml:space="preserve">The </w:t>
      </w:r>
      <w:r w:rsidR="000C65AC" w:rsidRPr="0050569E">
        <w:t>p</w:t>
      </w:r>
      <w:r w:rsidR="009611EA" w:rsidRPr="0050569E">
        <w:t>aragraph</w:t>
      </w:r>
      <w:r w:rsidR="0050569E" w:rsidRPr="0050569E">
        <w:t>-</w:t>
      </w:r>
      <w:r w:rsidR="009611EA" w:rsidRPr="0050569E">
        <w:t>level</w:t>
      </w:r>
      <w:r w:rsidR="009611EA" w:rsidRPr="009611EA">
        <w:t xml:space="preserve"> resulted in lower precision and higher recall, 57% and 10.7% respectively. </w:t>
      </w:r>
      <w:r w:rsidR="00CC16EA">
        <w:t>I</w:t>
      </w:r>
      <w:r w:rsidR="000C65AC">
        <w:t xml:space="preserve">ncreasing the search span </w:t>
      </w:r>
      <w:r w:rsidR="009611EA" w:rsidRPr="009611EA">
        <w:t>from sentence to paragraph</w:t>
      </w:r>
      <w:r w:rsidR="000C65AC">
        <w:t>,</w:t>
      </w:r>
      <w:r w:rsidR="009611EA" w:rsidRPr="009611EA">
        <w:t xml:space="preserve"> F1-score </w:t>
      </w:r>
      <w:r w:rsidR="000C65AC">
        <w:t xml:space="preserve">increased </w:t>
      </w:r>
      <w:r w:rsidR="009611EA" w:rsidRPr="009611EA">
        <w:t xml:space="preserve">from 11.87% to 18.01%. The </w:t>
      </w:r>
      <w:r w:rsidR="000C65AC">
        <w:t xml:space="preserve">decrease in </w:t>
      </w:r>
      <w:r w:rsidR="009611EA" w:rsidRPr="009611EA">
        <w:t xml:space="preserve">precision was compensated by the </w:t>
      </w:r>
      <w:r w:rsidR="0019466F">
        <w:t>increase</w:t>
      </w:r>
      <w:r w:rsidR="009611EA" w:rsidRPr="009611EA">
        <w:t xml:space="preserve"> in recall.  </w:t>
      </w:r>
    </w:p>
    <w:p w:rsidR="009611EA" w:rsidRDefault="009611EA" w:rsidP="009611EA">
      <w:pPr>
        <w:pStyle w:val="text"/>
      </w:pPr>
      <w:r w:rsidRPr="009611EA">
        <w:t>The generally low recall is partly caused by wrong parsing prior to (a) Extraction phase. The conversion from PDF to text unavoidably produces irregular tokens originated from wrong UTF</w:t>
      </w:r>
      <w:r w:rsidR="00AA15E7">
        <w:t>-</w:t>
      </w:r>
      <w:r w:rsidRPr="009611EA">
        <w:t>8 characters, stream</w:t>
      </w:r>
      <w:r w:rsidR="00AA15E7">
        <w:t>-</w:t>
      </w:r>
      <w:r w:rsidRPr="009611EA">
        <w:t xml:space="preserve">ordering issues, and missing fonts.  Considering that we used empirical rules for linking as described in </w:t>
      </w:r>
      <w:r w:rsidR="00680019">
        <w:t>S</w:t>
      </w:r>
      <w:r w:rsidRPr="009611EA">
        <w:t xml:space="preserve">ection </w:t>
      </w:r>
      <w:r>
        <w:fldChar w:fldCharType="begin"/>
      </w:r>
      <w:r>
        <w:instrText xml:space="preserve"> PAGEREF _Ref8200570 \h </w:instrText>
      </w:r>
      <w:r>
        <w:fldChar w:fldCharType="separate"/>
      </w:r>
      <w:r w:rsidR="003A6234">
        <w:rPr>
          <w:noProof/>
        </w:rPr>
        <w:t>2</w:t>
      </w:r>
      <w:r>
        <w:fldChar w:fldCharType="end"/>
      </w:r>
      <w:r>
        <w:t xml:space="preserve">, </w:t>
      </w:r>
      <w:r w:rsidRPr="009611EA">
        <w:t xml:space="preserve">the irregular tokens increase FN, resulting in the low recall. The effects of irregular tokens can be reduced by using volumes of training data </w:t>
      </w:r>
      <w:r w:rsidR="002D305F">
        <w:t xml:space="preserve">with </w:t>
      </w:r>
      <w:r w:rsidRPr="009611EA">
        <w:t>a high</w:t>
      </w:r>
      <w:r w:rsidR="008F4F31">
        <w:t>-</w:t>
      </w:r>
      <w:r w:rsidRPr="009611EA">
        <w:t>quality corpus.</w:t>
      </w:r>
    </w:p>
    <w:p w:rsidR="009611EA" w:rsidRPr="009611EA" w:rsidRDefault="009611EA" w:rsidP="009611EA">
      <w:pPr>
        <w:pStyle w:val="figurecaption"/>
      </w:pPr>
      <w:bookmarkStart w:id="9" w:name="_Ref8205179"/>
      <w:bookmarkStart w:id="10" w:name="_Ref8205009"/>
      <w:r>
        <w:lastRenderedPageBreak/>
        <w:t xml:space="preserve">Table </w:t>
      </w:r>
      <w:r>
        <w:fldChar w:fldCharType="begin"/>
      </w:r>
      <w:r>
        <w:instrText xml:space="preserve"> SEQ Table \* ARABIC </w:instrText>
      </w:r>
      <w:r>
        <w:fldChar w:fldCharType="separate"/>
      </w:r>
      <w:r w:rsidR="003A6234">
        <w:rPr>
          <w:noProof/>
        </w:rPr>
        <w:t>3</w:t>
      </w:r>
      <w:r>
        <w:fldChar w:fldCharType="end"/>
      </w:r>
      <w:bookmarkEnd w:id="9"/>
      <w:r>
        <w:t xml:space="preserve">: </w:t>
      </w:r>
      <w:r w:rsidRPr="006C1856">
        <w:t>Result of linking materials and Tc.</w:t>
      </w:r>
      <w:bookmarkEnd w:id="10"/>
    </w:p>
    <w:tbl>
      <w:tblPr>
        <w:tblStyle w:val="TableGrid"/>
        <w:tblW w:w="0" w:type="auto"/>
        <w:tblLook w:val="04A0" w:firstRow="1" w:lastRow="0" w:firstColumn="1" w:lastColumn="0" w:noHBand="0" w:noVBand="1"/>
      </w:tblPr>
      <w:tblGrid>
        <w:gridCol w:w="1036"/>
        <w:gridCol w:w="686"/>
        <w:gridCol w:w="935"/>
        <w:gridCol w:w="934"/>
        <w:gridCol w:w="743"/>
        <w:gridCol w:w="771"/>
      </w:tblGrid>
      <w:tr w:rsidR="009611EA" w:rsidTr="009611EA">
        <w:tc>
          <w:tcPr>
            <w:tcW w:w="959" w:type="dxa"/>
          </w:tcPr>
          <w:p w:rsidR="009611EA" w:rsidRPr="009611EA" w:rsidRDefault="009611EA" w:rsidP="00DC2EC6">
            <w:pPr>
              <w:pStyle w:val="a8"/>
              <w:rPr>
                <w:sz w:val="18"/>
                <w:szCs w:val="18"/>
              </w:rPr>
            </w:pPr>
            <w:r w:rsidRPr="009611EA">
              <w:rPr>
                <w:sz w:val="18"/>
                <w:szCs w:val="18"/>
              </w:rPr>
              <w:t>Boundaries</w:t>
            </w:r>
          </w:p>
        </w:tc>
        <w:tc>
          <w:tcPr>
            <w:tcW w:w="709" w:type="dxa"/>
          </w:tcPr>
          <w:p w:rsidR="009611EA" w:rsidRPr="009611EA" w:rsidRDefault="009611EA" w:rsidP="00DC2EC6">
            <w:pPr>
              <w:pStyle w:val="a8"/>
              <w:rPr>
                <w:sz w:val="18"/>
                <w:szCs w:val="18"/>
              </w:rPr>
            </w:pPr>
            <w:r w:rsidRPr="009611EA">
              <w:rPr>
                <w:sz w:val="18"/>
                <w:szCs w:val="18"/>
              </w:rPr>
              <w:t>Links</w:t>
            </w:r>
          </w:p>
        </w:tc>
        <w:tc>
          <w:tcPr>
            <w:tcW w:w="1006" w:type="dxa"/>
          </w:tcPr>
          <w:p w:rsidR="009611EA" w:rsidRPr="009611EA" w:rsidRDefault="009611EA" w:rsidP="00DC2EC6">
            <w:pPr>
              <w:pStyle w:val="a8"/>
              <w:rPr>
                <w:sz w:val="18"/>
                <w:szCs w:val="18"/>
              </w:rPr>
            </w:pPr>
            <w:r w:rsidRPr="009611EA">
              <w:rPr>
                <w:sz w:val="18"/>
                <w:szCs w:val="18"/>
              </w:rPr>
              <w:t>Correct links</w:t>
            </w:r>
          </w:p>
        </w:tc>
        <w:tc>
          <w:tcPr>
            <w:tcW w:w="953" w:type="dxa"/>
          </w:tcPr>
          <w:p w:rsidR="009611EA" w:rsidRPr="009611EA" w:rsidRDefault="009611EA" w:rsidP="00DC2EC6">
            <w:pPr>
              <w:pStyle w:val="a8"/>
              <w:rPr>
                <w:sz w:val="18"/>
                <w:szCs w:val="18"/>
              </w:rPr>
            </w:pPr>
            <w:r w:rsidRPr="009611EA">
              <w:rPr>
                <w:sz w:val="18"/>
                <w:szCs w:val="18"/>
              </w:rPr>
              <w:t>Precision</w:t>
            </w:r>
          </w:p>
        </w:tc>
        <w:tc>
          <w:tcPr>
            <w:tcW w:w="768" w:type="dxa"/>
          </w:tcPr>
          <w:p w:rsidR="009611EA" w:rsidRPr="009611EA" w:rsidRDefault="009611EA" w:rsidP="00DC2EC6">
            <w:pPr>
              <w:pStyle w:val="a8"/>
              <w:rPr>
                <w:sz w:val="18"/>
                <w:szCs w:val="18"/>
              </w:rPr>
            </w:pPr>
            <w:r w:rsidRPr="009611EA">
              <w:rPr>
                <w:sz w:val="18"/>
                <w:szCs w:val="18"/>
              </w:rPr>
              <w:t>Recall</w:t>
            </w:r>
          </w:p>
        </w:tc>
        <w:tc>
          <w:tcPr>
            <w:tcW w:w="710" w:type="dxa"/>
          </w:tcPr>
          <w:p w:rsidR="009611EA" w:rsidRPr="009611EA" w:rsidRDefault="009611EA" w:rsidP="00DC2EC6">
            <w:pPr>
              <w:pStyle w:val="a8"/>
              <w:rPr>
                <w:sz w:val="18"/>
                <w:szCs w:val="18"/>
              </w:rPr>
            </w:pPr>
            <w:r w:rsidRPr="009611EA">
              <w:rPr>
                <w:sz w:val="18"/>
                <w:szCs w:val="18"/>
              </w:rPr>
              <w:t>F1-Score</w:t>
            </w:r>
          </w:p>
        </w:tc>
      </w:tr>
      <w:tr w:rsidR="009611EA" w:rsidTr="009611EA">
        <w:tc>
          <w:tcPr>
            <w:tcW w:w="959" w:type="dxa"/>
          </w:tcPr>
          <w:p w:rsidR="009611EA" w:rsidRPr="009611EA" w:rsidRDefault="009611EA" w:rsidP="00DC2EC6">
            <w:pPr>
              <w:pStyle w:val="a8"/>
              <w:rPr>
                <w:sz w:val="18"/>
                <w:szCs w:val="18"/>
              </w:rPr>
            </w:pPr>
            <w:r w:rsidRPr="009611EA">
              <w:rPr>
                <w:sz w:val="18"/>
                <w:szCs w:val="18"/>
              </w:rPr>
              <w:t>Sentence level</w:t>
            </w:r>
          </w:p>
        </w:tc>
        <w:tc>
          <w:tcPr>
            <w:tcW w:w="709" w:type="dxa"/>
          </w:tcPr>
          <w:p w:rsidR="009611EA" w:rsidRPr="009611EA" w:rsidRDefault="009611EA" w:rsidP="00DC2EC6">
            <w:pPr>
              <w:pStyle w:val="a8"/>
              <w:rPr>
                <w:sz w:val="18"/>
                <w:szCs w:val="18"/>
              </w:rPr>
            </w:pPr>
            <w:r w:rsidRPr="009611EA">
              <w:rPr>
                <w:sz w:val="18"/>
                <w:szCs w:val="18"/>
              </w:rPr>
              <w:t>112</w:t>
            </w:r>
          </w:p>
        </w:tc>
        <w:tc>
          <w:tcPr>
            <w:tcW w:w="1006" w:type="dxa"/>
          </w:tcPr>
          <w:p w:rsidR="009611EA" w:rsidRPr="009611EA" w:rsidRDefault="009611EA" w:rsidP="00DC2EC6">
            <w:pPr>
              <w:pStyle w:val="a8"/>
              <w:rPr>
                <w:sz w:val="18"/>
                <w:szCs w:val="18"/>
              </w:rPr>
            </w:pPr>
            <w:r w:rsidRPr="009611EA">
              <w:rPr>
                <w:sz w:val="18"/>
                <w:szCs w:val="18"/>
              </w:rPr>
              <w:t>77</w:t>
            </w:r>
          </w:p>
        </w:tc>
        <w:tc>
          <w:tcPr>
            <w:tcW w:w="953" w:type="dxa"/>
          </w:tcPr>
          <w:p w:rsidR="009611EA" w:rsidRPr="009611EA" w:rsidRDefault="009611EA" w:rsidP="00DC2EC6">
            <w:pPr>
              <w:pStyle w:val="a8"/>
              <w:rPr>
                <w:sz w:val="18"/>
                <w:szCs w:val="18"/>
              </w:rPr>
            </w:pPr>
            <w:r w:rsidRPr="009611EA">
              <w:rPr>
                <w:sz w:val="18"/>
                <w:szCs w:val="18"/>
              </w:rPr>
              <w:t>68.7%</w:t>
            </w:r>
          </w:p>
        </w:tc>
        <w:tc>
          <w:tcPr>
            <w:tcW w:w="768" w:type="dxa"/>
          </w:tcPr>
          <w:p w:rsidR="009611EA" w:rsidRPr="009611EA" w:rsidRDefault="009611EA" w:rsidP="00DC2EC6">
            <w:pPr>
              <w:pStyle w:val="a8"/>
              <w:rPr>
                <w:sz w:val="18"/>
                <w:szCs w:val="18"/>
              </w:rPr>
            </w:pPr>
            <w:r w:rsidRPr="009611EA">
              <w:rPr>
                <w:sz w:val="18"/>
                <w:szCs w:val="18"/>
              </w:rPr>
              <w:t>6.5%</w:t>
            </w:r>
          </w:p>
        </w:tc>
        <w:tc>
          <w:tcPr>
            <w:tcW w:w="710" w:type="dxa"/>
          </w:tcPr>
          <w:p w:rsidR="009611EA" w:rsidRPr="009611EA" w:rsidRDefault="009611EA" w:rsidP="00DC2EC6">
            <w:pPr>
              <w:pStyle w:val="a8"/>
              <w:rPr>
                <w:sz w:val="18"/>
                <w:szCs w:val="18"/>
              </w:rPr>
            </w:pPr>
            <w:r w:rsidRPr="009611EA">
              <w:rPr>
                <w:sz w:val="18"/>
                <w:szCs w:val="18"/>
              </w:rPr>
              <w:t>11.87%</w:t>
            </w:r>
          </w:p>
        </w:tc>
      </w:tr>
      <w:tr w:rsidR="009611EA" w:rsidTr="009611EA">
        <w:tc>
          <w:tcPr>
            <w:tcW w:w="959" w:type="dxa"/>
          </w:tcPr>
          <w:p w:rsidR="009611EA" w:rsidRPr="009611EA" w:rsidRDefault="009611EA" w:rsidP="00DC2EC6">
            <w:pPr>
              <w:pStyle w:val="a8"/>
              <w:rPr>
                <w:sz w:val="18"/>
                <w:szCs w:val="18"/>
              </w:rPr>
            </w:pPr>
            <w:r w:rsidRPr="009611EA">
              <w:rPr>
                <w:sz w:val="18"/>
                <w:szCs w:val="18"/>
              </w:rPr>
              <w:t>Paragraph level</w:t>
            </w:r>
          </w:p>
        </w:tc>
        <w:tc>
          <w:tcPr>
            <w:tcW w:w="709" w:type="dxa"/>
          </w:tcPr>
          <w:p w:rsidR="009611EA" w:rsidRPr="009611EA" w:rsidRDefault="009611EA" w:rsidP="00DC2EC6">
            <w:pPr>
              <w:pStyle w:val="a8"/>
              <w:rPr>
                <w:sz w:val="18"/>
                <w:szCs w:val="18"/>
              </w:rPr>
            </w:pPr>
            <w:r w:rsidRPr="009611EA">
              <w:rPr>
                <w:sz w:val="18"/>
                <w:szCs w:val="18"/>
              </w:rPr>
              <w:t>191</w:t>
            </w:r>
          </w:p>
        </w:tc>
        <w:tc>
          <w:tcPr>
            <w:tcW w:w="1006" w:type="dxa"/>
          </w:tcPr>
          <w:p w:rsidR="009611EA" w:rsidRPr="009611EA" w:rsidRDefault="009611EA" w:rsidP="00DC2EC6">
            <w:pPr>
              <w:pStyle w:val="a8"/>
              <w:rPr>
                <w:sz w:val="18"/>
                <w:szCs w:val="18"/>
              </w:rPr>
            </w:pPr>
            <w:r w:rsidRPr="009611EA">
              <w:rPr>
                <w:sz w:val="18"/>
                <w:szCs w:val="18"/>
              </w:rPr>
              <w:t>109</w:t>
            </w:r>
          </w:p>
        </w:tc>
        <w:tc>
          <w:tcPr>
            <w:tcW w:w="953" w:type="dxa"/>
          </w:tcPr>
          <w:p w:rsidR="009611EA" w:rsidRPr="009611EA" w:rsidRDefault="009611EA" w:rsidP="00DC2EC6">
            <w:pPr>
              <w:pStyle w:val="a8"/>
              <w:rPr>
                <w:sz w:val="18"/>
                <w:szCs w:val="18"/>
              </w:rPr>
            </w:pPr>
            <w:r w:rsidRPr="009611EA">
              <w:rPr>
                <w:sz w:val="18"/>
                <w:szCs w:val="18"/>
              </w:rPr>
              <w:t>57%</w:t>
            </w:r>
          </w:p>
        </w:tc>
        <w:tc>
          <w:tcPr>
            <w:tcW w:w="768" w:type="dxa"/>
          </w:tcPr>
          <w:p w:rsidR="009611EA" w:rsidRPr="009611EA" w:rsidRDefault="009611EA" w:rsidP="00DC2EC6">
            <w:pPr>
              <w:pStyle w:val="a8"/>
              <w:rPr>
                <w:sz w:val="18"/>
                <w:szCs w:val="18"/>
              </w:rPr>
            </w:pPr>
            <w:r w:rsidRPr="009611EA">
              <w:rPr>
                <w:sz w:val="18"/>
                <w:szCs w:val="18"/>
              </w:rPr>
              <w:t>10.7%</w:t>
            </w:r>
          </w:p>
        </w:tc>
        <w:tc>
          <w:tcPr>
            <w:tcW w:w="710" w:type="dxa"/>
          </w:tcPr>
          <w:p w:rsidR="009611EA" w:rsidRPr="009611EA" w:rsidRDefault="009611EA" w:rsidP="00DC2EC6">
            <w:pPr>
              <w:pStyle w:val="a8"/>
              <w:rPr>
                <w:sz w:val="18"/>
                <w:szCs w:val="18"/>
              </w:rPr>
            </w:pPr>
            <w:r w:rsidRPr="009611EA">
              <w:rPr>
                <w:sz w:val="18"/>
                <w:szCs w:val="18"/>
              </w:rPr>
              <w:t>18.01%</w:t>
            </w:r>
          </w:p>
        </w:tc>
      </w:tr>
    </w:tbl>
    <w:p w:rsidR="009611EA" w:rsidRDefault="009611EA" w:rsidP="009611EA">
      <w:pPr>
        <w:pStyle w:val="a8"/>
      </w:pPr>
    </w:p>
    <w:p w:rsidR="00E52C1C" w:rsidRDefault="00E52C1C" w:rsidP="00E52C1C">
      <w:pPr>
        <w:pStyle w:val="section"/>
      </w:pPr>
      <w:bookmarkStart w:id="11" w:name="_Ref8205058"/>
      <w:r>
        <w:t>Conclusion</w:t>
      </w:r>
      <w:bookmarkEnd w:id="11"/>
    </w:p>
    <w:p w:rsidR="00C42ECF" w:rsidRDefault="00E52C1C" w:rsidP="00C42ECF">
      <w:pPr>
        <w:pStyle w:val="text"/>
      </w:pPr>
      <w:r>
        <w:t xml:space="preserve">In this paper, we proposed an automatic extraction of superconductor related information from scientific publications. The proposed system consists of two phases: a machine learning sequence labelling process for entity extraction (Extraction phase) and a simple rule-based for linking (Linking phase). </w:t>
      </w:r>
    </w:p>
    <w:p w:rsidR="00A44F44" w:rsidRDefault="00C42ECF" w:rsidP="00A44F44">
      <w:pPr>
        <w:pStyle w:val="text"/>
      </w:pPr>
      <w:r>
        <w:t xml:space="preserve">Although we </w:t>
      </w:r>
      <w:r w:rsidR="00E52C1C">
        <w:t xml:space="preserve">found feasible </w:t>
      </w:r>
      <w:r>
        <w:t xml:space="preserve">performance for </w:t>
      </w:r>
      <w:r w:rsidR="00E52C1C">
        <w:t>the (a) Extraction phase using a sequence labelling approach</w:t>
      </w:r>
      <w:r w:rsidR="00FE5AC2">
        <w:t>,</w:t>
      </w:r>
      <w:r w:rsidR="00E52C1C">
        <w:t xml:space="preserve"> bulk corpus </w:t>
      </w:r>
      <w:r w:rsidR="00FE5AC2">
        <w:t xml:space="preserve">is necessary </w:t>
      </w:r>
      <w:r w:rsidR="00025CCF">
        <w:t xml:space="preserve">to reach </w:t>
      </w:r>
      <w:r w:rsidR="00FE5AC2">
        <w:t>practical performances</w:t>
      </w:r>
      <w:r w:rsidR="00E52C1C">
        <w:t xml:space="preserve">. </w:t>
      </w:r>
      <w:r w:rsidR="00D07D75">
        <w:t xml:space="preserve">For the </w:t>
      </w:r>
      <w:r w:rsidR="008B33F3">
        <w:t xml:space="preserve">(b) </w:t>
      </w:r>
      <w:r w:rsidR="00D07D75">
        <w:t xml:space="preserve">Linking phase, the </w:t>
      </w:r>
      <w:r w:rsidR="00E52C1C">
        <w:t xml:space="preserve">rule-based </w:t>
      </w:r>
      <w:r w:rsidR="00E31A59">
        <w:t>approach</w:t>
      </w:r>
      <w:r w:rsidR="00D07D75">
        <w:t xml:space="preserve"> was limited by </w:t>
      </w:r>
      <w:r w:rsidR="00E52C1C">
        <w:t>irregular tokens introduced in a conversion process from PDF to text</w:t>
      </w:r>
      <w:r w:rsidR="00AA7DD1">
        <w:t xml:space="preserve">, so that </w:t>
      </w:r>
      <w:r w:rsidR="00E52C1C">
        <w:t xml:space="preserve">probability model </w:t>
      </w:r>
      <w:r w:rsidR="00AA7DD1">
        <w:t xml:space="preserve">and ML are required. </w:t>
      </w:r>
      <w:r w:rsidR="00E52C1C">
        <w:t xml:space="preserve">In the next step, we plan to </w:t>
      </w:r>
      <w:r w:rsidR="00AA7DD1">
        <w:t xml:space="preserve">introduce </w:t>
      </w:r>
      <w:r w:rsidR="00E52C1C">
        <w:t>deep neural networks like Bi-LSTM+CRF approach and embedding in the Extraction phase</w:t>
      </w:r>
      <w:r w:rsidR="00A44F44">
        <w:t>.</w:t>
      </w:r>
    </w:p>
    <w:p w:rsidR="00CD6D5A" w:rsidRPr="00A44F44" w:rsidRDefault="00303798" w:rsidP="00A44F44">
      <w:pPr>
        <w:pStyle w:val="Heading1Char"/>
      </w:pPr>
      <w:r w:rsidRPr="00A44F44">
        <w:t>References</w:t>
      </w:r>
    </w:p>
    <w:p w:rsidR="00E06B64" w:rsidRPr="00E06B64" w:rsidRDefault="00710AFA" w:rsidP="003D59B5">
      <w:pPr>
        <w:pStyle w:val="aa"/>
      </w:pPr>
      <w:r>
        <w:fldChar w:fldCharType="begin"/>
      </w:r>
      <w:r>
        <w:instrText xml:space="preserve"> ADDIN ZOTERO_BIBL {"uncited":[],"omitted":[],"custom":[]} CSL_BIBLIOGRAPHY </w:instrText>
      </w:r>
      <w:r>
        <w:fldChar w:fldCharType="separate"/>
      </w:r>
      <w:r w:rsidR="00E06B64" w:rsidRPr="00E06B64">
        <w:t>[1]</w:t>
      </w:r>
      <w:r w:rsidR="00E06B64" w:rsidRPr="00E06B64">
        <w:tab/>
        <w:t xml:space="preserve">W. contributors, “Superconductivity Wikipedia Page,” https://en.wikipedia.org/wiki/Superconductivity. </w:t>
      </w:r>
    </w:p>
    <w:p w:rsidR="00E06B64" w:rsidRPr="00E06B64" w:rsidRDefault="00E06B64" w:rsidP="003D59B5">
      <w:pPr>
        <w:pStyle w:val="aa"/>
      </w:pPr>
      <w:r w:rsidRPr="00E06B64">
        <w:t>[2]</w:t>
      </w:r>
      <w:r w:rsidRPr="00E06B64">
        <w:tab/>
        <w:t xml:space="preserve">M. Klintenberg and O. Eriksson, “Possible high-temperature superconductors predicted from electronic structure and data-filtering algorithms,” </w:t>
      </w:r>
      <w:r w:rsidRPr="00E06B64">
        <w:rPr>
          <w:i/>
          <w:iCs/>
        </w:rPr>
        <w:t>Comput. Mater. Sci.</w:t>
      </w:r>
      <w:r w:rsidRPr="00E06B64">
        <w:t>, vol.67, pp.282–286, 2013.</w:t>
      </w:r>
    </w:p>
    <w:p w:rsidR="00E06B64" w:rsidRPr="00E06B64" w:rsidRDefault="00E06B64" w:rsidP="003D59B5">
      <w:pPr>
        <w:pStyle w:val="aa"/>
      </w:pPr>
      <w:r w:rsidRPr="00E06B64">
        <w:t>[3]</w:t>
      </w:r>
      <w:r w:rsidRPr="00E06B64">
        <w:tab/>
        <w:t xml:space="preserve">T. Konno, H. Kurokawa, F. Nabeshima, R. Ogawa, M. Iwazume, I. Hosako, and A. Maeda, “Deep Learning of Superconductors I: Estimation of Critical Temperature of Superconductors Toward the Search for New Materials,” </w:t>
      </w:r>
      <w:r w:rsidRPr="00E06B64">
        <w:rPr>
          <w:i/>
          <w:iCs/>
        </w:rPr>
        <w:t>CoRR</w:t>
      </w:r>
      <w:r w:rsidRPr="00E06B64">
        <w:t>, vol.abs/1812.01995, 2018.</w:t>
      </w:r>
    </w:p>
    <w:p w:rsidR="00E06B64" w:rsidRPr="00E06B64" w:rsidRDefault="00E06B64" w:rsidP="003D59B5">
      <w:pPr>
        <w:pStyle w:val="aa"/>
      </w:pPr>
      <w:r w:rsidRPr="00E06B64">
        <w:t>[4]</w:t>
      </w:r>
      <w:r w:rsidRPr="00E06B64">
        <w:tab/>
        <w:t xml:space="preserve">R. Matsumoto, Z. Hou, M. Nagao, S. Adachi, H. Hara, H. Tanaka, K. Nakamura, R. Murakami, S. Yamamoto, H. Takeya, T. Irifune, K. Terakura, and Y. Takano, “Data-driven exploration of new pressure-induced superconductivity in </w:t>
      </w:r>
      <w:r w:rsidRPr="00E06B64">
        <w:t xml:space="preserve">PbBi2Te4,” </w:t>
      </w:r>
      <w:r w:rsidRPr="00E06B64">
        <w:rPr>
          <w:i/>
          <w:iCs/>
        </w:rPr>
        <w:t>Sci. Technol. Adv. Mater.</w:t>
      </w:r>
      <w:r w:rsidRPr="00E06B64">
        <w:t>, vol.19, no. 1, pp.909–916, 2018.</w:t>
      </w:r>
    </w:p>
    <w:p w:rsidR="00E06B64" w:rsidRPr="00E06B64" w:rsidRDefault="00E06B64" w:rsidP="003D59B5">
      <w:pPr>
        <w:pStyle w:val="aa"/>
      </w:pPr>
      <w:r w:rsidRPr="00E06B64">
        <w:t>[5]</w:t>
      </w:r>
      <w:r w:rsidRPr="00E06B64">
        <w:tab/>
        <w:t xml:space="preserve">K. Hamidieh, “A data-driven statistical model for predicting the critical temperature of a superconductor,” </w:t>
      </w:r>
      <w:r w:rsidRPr="00E06B64">
        <w:rPr>
          <w:i/>
          <w:iCs/>
        </w:rPr>
        <w:t>Comput. Mater. Sci.</w:t>
      </w:r>
      <w:r w:rsidRPr="00E06B64">
        <w:t>, vol.154, pp.346–354, 2018.</w:t>
      </w:r>
    </w:p>
    <w:p w:rsidR="00E06B64" w:rsidRPr="00E06B64" w:rsidRDefault="00E06B64" w:rsidP="003D59B5">
      <w:pPr>
        <w:pStyle w:val="aa"/>
      </w:pPr>
      <w:r w:rsidRPr="00E06B64">
        <w:t>[6]</w:t>
      </w:r>
      <w:r w:rsidRPr="00E06B64">
        <w:tab/>
        <w:t xml:space="preserve">R. M. Geilhufe, S. S. Borysov, D. Kalpakchi, and A. V. Balatsky, “Towards novel organic high-$T_c$ superconductors: Data mining using density of states similarity search,” </w:t>
      </w:r>
      <w:r w:rsidRPr="00E06B64">
        <w:rPr>
          <w:i/>
          <w:iCs/>
        </w:rPr>
        <w:t>Phys Rev Mater.</w:t>
      </w:r>
      <w:r w:rsidRPr="00E06B64">
        <w:t>, vol.2, no. 2, p.024802, Feb. 2018.</w:t>
      </w:r>
    </w:p>
    <w:p w:rsidR="00E06B64" w:rsidRPr="003166F6" w:rsidRDefault="00E06B64" w:rsidP="003D59B5">
      <w:pPr>
        <w:pStyle w:val="aa"/>
        <w:rPr>
          <w:lang w:val="it-IT"/>
        </w:rPr>
      </w:pPr>
      <w:r w:rsidRPr="00E06B64">
        <w:t>[7]</w:t>
      </w:r>
      <w:r w:rsidRPr="00E06B64">
        <w:tab/>
        <w:t xml:space="preserve">O. Isayev, D. Fourches, E. N. Muratov, C. Oses, K. Rasch, A. Tropsha, and S. Curtarolo, “Materials Cartography: Representing and Mining Materials Space Using Structural and Electronic Fingerprints,” </w:t>
      </w:r>
      <w:r w:rsidRPr="00E06B64">
        <w:rPr>
          <w:i/>
          <w:iCs/>
        </w:rPr>
        <w:t xml:space="preserve">Chem. </w:t>
      </w:r>
      <w:r w:rsidRPr="003166F6">
        <w:rPr>
          <w:i/>
          <w:iCs/>
          <w:lang w:val="it-IT"/>
        </w:rPr>
        <w:t>Mater.</w:t>
      </w:r>
      <w:r w:rsidRPr="003166F6">
        <w:rPr>
          <w:lang w:val="it-IT"/>
        </w:rPr>
        <w:t>, vol.27, no. 3, pp.735–743, 2015.</w:t>
      </w:r>
    </w:p>
    <w:p w:rsidR="00E06B64" w:rsidRPr="005F3BE7" w:rsidRDefault="00E06B64" w:rsidP="003D59B5">
      <w:pPr>
        <w:pStyle w:val="aa"/>
        <w:rPr>
          <w:lang w:val="it-IT"/>
        </w:rPr>
      </w:pPr>
      <w:r w:rsidRPr="005F3BE7">
        <w:rPr>
          <w:lang w:val="it-IT"/>
        </w:rPr>
        <w:t>[8]</w:t>
      </w:r>
      <w:r w:rsidRPr="005F3BE7">
        <w:rPr>
          <w:lang w:val="it-IT"/>
        </w:rPr>
        <w:tab/>
      </w:r>
      <w:r w:rsidR="007F0A72" w:rsidRPr="005F3BE7">
        <w:rPr>
          <w:lang w:val="it-IT"/>
        </w:rPr>
        <w:t>NIMS</w:t>
      </w:r>
      <w:r w:rsidRPr="005F3BE7">
        <w:rPr>
          <w:lang w:val="it-IT"/>
        </w:rPr>
        <w:t xml:space="preserve">, “SuperCon,” https://supercon.nims.go.jp/. </w:t>
      </w:r>
    </w:p>
    <w:p w:rsidR="00E06B64" w:rsidRPr="00E06B64" w:rsidRDefault="00E06B64" w:rsidP="003D59B5">
      <w:pPr>
        <w:pStyle w:val="aa"/>
      </w:pPr>
      <w:r w:rsidRPr="00E06B64">
        <w:t>[9]</w:t>
      </w:r>
      <w:r w:rsidRPr="00E06B64">
        <w:tab/>
        <w:t xml:space="preserve">G. Contributors, “GROBID,” https://github.com/kermitt2/grobid. </w:t>
      </w:r>
    </w:p>
    <w:p w:rsidR="00E06B64" w:rsidRPr="00E06B64" w:rsidRDefault="00E06B64" w:rsidP="003D59B5">
      <w:pPr>
        <w:pStyle w:val="aa"/>
      </w:pPr>
      <w:r w:rsidRPr="00E06B64">
        <w:t>[10]</w:t>
      </w:r>
      <w:r w:rsidRPr="00E06B64">
        <w:tab/>
        <w:t xml:space="preserve">T. Dieb, M. Yoshioka, S. Hara, and M. C Newton, “Framework for automatic information extraction from research papers on nanocrystal devices,” </w:t>
      </w:r>
      <w:r w:rsidRPr="00E06B64">
        <w:rPr>
          <w:i/>
          <w:iCs/>
        </w:rPr>
        <w:t>Beilstein J. Nanotechnol.</w:t>
      </w:r>
      <w:r w:rsidRPr="00E06B64">
        <w:t>, vol.6, pp.1872–1882, 2015.</w:t>
      </w:r>
    </w:p>
    <w:p w:rsidR="00E06B64" w:rsidRPr="00E06B64" w:rsidRDefault="00E06B64" w:rsidP="003D59B5">
      <w:pPr>
        <w:pStyle w:val="aa"/>
      </w:pPr>
      <w:r w:rsidRPr="00E06B64">
        <w:t>[11]</w:t>
      </w:r>
      <w:r w:rsidRPr="00E06B64">
        <w:tab/>
        <w:t xml:space="preserve">C. J. Court and J. M. Cole, “Auto-generated materials database of Curie and Néel temperatures via semi-supervised relationship extraction,” </w:t>
      </w:r>
      <w:r w:rsidRPr="00E06B64">
        <w:rPr>
          <w:i/>
          <w:iCs/>
        </w:rPr>
        <w:t>Sci. Data</w:t>
      </w:r>
      <w:r w:rsidRPr="00E06B64">
        <w:t>, vol.5, p.180111, 2018.</w:t>
      </w:r>
    </w:p>
    <w:p w:rsidR="00E06B64" w:rsidRPr="00E06B64" w:rsidRDefault="00E06B64" w:rsidP="003D59B5">
      <w:pPr>
        <w:pStyle w:val="aa"/>
      </w:pPr>
      <w:r w:rsidRPr="00E06B64">
        <w:t>[12]</w:t>
      </w:r>
      <w:r w:rsidRPr="00E06B64">
        <w:tab/>
        <w:t>J. Lafferty, A. McCallum, and F. C. Pereira, “Conditional random fields: Probabilistic models for segmenting and labeling sequence data,” 2001.</w:t>
      </w:r>
    </w:p>
    <w:p w:rsidR="00E06B64" w:rsidRPr="00E06B64" w:rsidRDefault="00E06B64" w:rsidP="003D59B5">
      <w:pPr>
        <w:pStyle w:val="aa"/>
      </w:pPr>
      <w:r w:rsidRPr="00E06B64">
        <w:t>[13]</w:t>
      </w:r>
      <w:r w:rsidRPr="00E06B64">
        <w:tab/>
        <w:t xml:space="preserve">P. Gooch and K. Jack, “How well does Mendeley’s Metadata Extraction Work?,” https://krisjack.wordpress.com/2015/03/12/how-well-does-mendeleys-metadata-extraction-work/. </w:t>
      </w:r>
    </w:p>
    <w:p w:rsidR="00E06B64" w:rsidRPr="00E06B64" w:rsidRDefault="00E06B64" w:rsidP="003D59B5">
      <w:pPr>
        <w:pStyle w:val="aa"/>
      </w:pPr>
      <w:r w:rsidRPr="00E06B64">
        <w:t>[14]</w:t>
      </w:r>
      <w:r w:rsidRPr="00E06B64">
        <w:tab/>
        <w:t xml:space="preserve">D. Tkaczyk, A. Collins, P. Sheridan, and J. Beel, “Evaluation and Comparison of Open Source Bibliographic Reference Parsers: A Business Use Case,” </w:t>
      </w:r>
      <w:r w:rsidRPr="00E06B64">
        <w:rPr>
          <w:i/>
          <w:iCs/>
        </w:rPr>
        <w:t>CoRR</w:t>
      </w:r>
      <w:r w:rsidRPr="00E06B64">
        <w:t>, vol.abs/1802.01168, 2018.</w:t>
      </w:r>
    </w:p>
    <w:p w:rsidR="00E06B64" w:rsidRPr="00E06B64" w:rsidRDefault="00E06B64" w:rsidP="003D59B5">
      <w:pPr>
        <w:pStyle w:val="aa"/>
      </w:pPr>
      <w:r w:rsidRPr="00E06B64">
        <w:t>[15]</w:t>
      </w:r>
      <w:r w:rsidRPr="00E06B64">
        <w:tab/>
        <w:t xml:space="preserve">G. Contributors, “grobid-astro: A machine learning software for extracting astronomical entities from scholarly documents.,” https://github.com/kermitt2/grobid-astro. </w:t>
      </w:r>
    </w:p>
    <w:p w:rsidR="00E06B64" w:rsidRPr="00E06B64" w:rsidRDefault="00E06B64" w:rsidP="003D59B5">
      <w:pPr>
        <w:pStyle w:val="aa"/>
      </w:pPr>
      <w:r w:rsidRPr="00E06B64">
        <w:t>[16]</w:t>
      </w:r>
      <w:r w:rsidRPr="00E06B64">
        <w:tab/>
        <w:t>M. Khemakhem, L. Foppiano, and L. Romary, “Automatic extraction of TEI structures in digitized lexical resources using conditional random fields,” electronic lexicography, eLex 2017, 2017.</w:t>
      </w:r>
    </w:p>
    <w:p w:rsidR="00E06B64" w:rsidRPr="00E06B64" w:rsidRDefault="00E06B64" w:rsidP="003D59B5">
      <w:pPr>
        <w:pStyle w:val="aa"/>
      </w:pPr>
      <w:r w:rsidRPr="00E06B64">
        <w:t>[17]</w:t>
      </w:r>
      <w:r w:rsidRPr="00E06B64">
        <w:tab/>
        <w:t xml:space="preserve">G. Contributors, “software-mentions: GROBID module to recognize in textual documents and PDF any mentions of software.,” https://github.com/Impactstory/software-mentions. </w:t>
      </w:r>
    </w:p>
    <w:p w:rsidR="00E06B64" w:rsidRPr="00E06B64" w:rsidRDefault="00E06B64" w:rsidP="003D59B5">
      <w:pPr>
        <w:pStyle w:val="aa"/>
      </w:pPr>
      <w:r w:rsidRPr="00E06B64">
        <w:t>[18]</w:t>
      </w:r>
      <w:r w:rsidRPr="00E06B64">
        <w:tab/>
        <w:t xml:space="preserve">G. Contributors, “grobid-quantities: GROBID extension for identifying and normalising physical quantities.,” https://github.com/kermitt2/grobid-quantities. </w:t>
      </w:r>
    </w:p>
    <w:p w:rsidR="00E06B64" w:rsidRPr="00E06B64" w:rsidRDefault="00E06B64" w:rsidP="003D59B5">
      <w:pPr>
        <w:pStyle w:val="aa"/>
      </w:pPr>
      <w:r w:rsidRPr="00E06B64">
        <w:t>[19]</w:t>
      </w:r>
      <w:r w:rsidRPr="00E06B64">
        <w:tab/>
        <w:t xml:space="preserve">T. Rocktäschel, M. Weidlich, and U. Leser, “ChemSpot: a hybrid system for chemical named entity recognition,” </w:t>
      </w:r>
      <w:r w:rsidRPr="00E06B64">
        <w:rPr>
          <w:i/>
          <w:iCs/>
        </w:rPr>
        <w:t>Bioinformatics</w:t>
      </w:r>
      <w:r w:rsidRPr="00E06B64">
        <w:t>, vol.28, no. 12, pp.1633–1640, 2012.</w:t>
      </w:r>
    </w:p>
    <w:p w:rsidR="00A44F44" w:rsidRDefault="00710AFA" w:rsidP="003D59B5">
      <w:pPr>
        <w:pStyle w:val="aa"/>
        <w:sectPr w:rsidR="00A44F44">
          <w:type w:val="continuous"/>
          <w:pgSz w:w="11906" w:h="16838"/>
          <w:pgMar w:top="1588" w:right="851" w:bottom="1361" w:left="851" w:header="397" w:footer="567" w:gutter="0"/>
          <w:cols w:num="2" w:space="426"/>
          <w:formProt w:val="0"/>
          <w:docGrid w:type="lines" w:linePitch="360"/>
        </w:sectPr>
      </w:pPr>
      <w:r>
        <w:fldChar w:fldCharType="end"/>
      </w:r>
    </w:p>
    <w:p w:rsidR="00CD6D5A" w:rsidRDefault="00CD6D5A" w:rsidP="003D59B5">
      <w:pPr>
        <w:pStyle w:val="aa"/>
      </w:pPr>
      <w:bookmarkStart w:id="12" w:name="_GoBack"/>
      <w:bookmarkEnd w:id="12"/>
    </w:p>
    <w:sectPr w:rsidR="00CD6D5A">
      <w:type w:val="continuous"/>
      <w:pgSz w:w="11906" w:h="16838"/>
      <w:pgMar w:top="1588" w:right="851" w:bottom="1361" w:left="851" w:header="397" w:footer="567" w:gutter="0"/>
      <w:cols w:num="2" w:space="426"/>
      <w:formProt w:val="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63A4" w:rsidRDefault="00A263A4">
      <w:r>
        <w:separator/>
      </w:r>
    </w:p>
  </w:endnote>
  <w:endnote w:type="continuationSeparator" w:id="0">
    <w:p w:rsidR="00A263A4" w:rsidRDefault="00A263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panose1 w:val="020B0604020202020204"/>
    <w:charset w:val="01"/>
    <w:family w:val="roman"/>
    <w:pitch w:val="variable"/>
  </w:font>
  <w:font w:name="PingFang SC">
    <w:panose1 w:val="020B0400000000000000"/>
    <w:charset w:val="86"/>
    <w:family w:val="swiss"/>
    <w:pitch w:val="variable"/>
    <w:sig w:usb0="A00002FF" w:usb1="7ACFFDFB" w:usb2="00000017" w:usb3="00000000" w:csb0="00040001" w:csb1="00000000"/>
  </w:font>
  <w:font w:name="Arial Unicode MS">
    <w:panose1 w:val="020B0604020202020204"/>
    <w:charset w:val="80"/>
    <w:family w:val="swiss"/>
    <w:pitch w:val="variable"/>
    <w:sig w:usb0="F7FFAFFF" w:usb1="E9DFFFFF" w:usb2="0000003F" w:usb3="00000000" w:csb0="003F01FF" w:csb1="00000000"/>
  </w:font>
  <w:font w:name="MS PMincho">
    <w:altName w:val="ＭＳ Ｐ明朝"/>
    <w:panose1 w:val="02020600040205080304"/>
    <w:charset w:val="80"/>
    <w:family w:val="roman"/>
    <w:pitch w:val="variable"/>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D5A" w:rsidRDefault="00CD6D5A">
    <w:pPr>
      <w:pStyle w:val="Footer"/>
      <w:ind w:firstLine="1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D5A" w:rsidRDefault="00CD6D5A">
    <w:pPr>
      <w:pStyle w:val="ListParagraph"/>
      <w:ind w:left="0"/>
      <w:rPr>
        <w:sz w:val="18"/>
        <w:szCs w:val="18"/>
      </w:rPr>
    </w:pPr>
  </w:p>
  <w:p w:rsidR="00CD6D5A" w:rsidRDefault="00303798">
    <w:pPr>
      <w:spacing w:line="200" w:lineRule="exact"/>
      <w:ind w:firstLine="0"/>
    </w:pPr>
    <w:r>
      <w:t>This article is a technical report without peer review, and its polished and/or extended version may be published elsewhere.</w:t>
    </w:r>
  </w:p>
  <w:p w:rsidR="00CD6D5A" w:rsidRDefault="00303798">
    <w:pPr>
      <w:spacing w:line="200" w:lineRule="exact"/>
      <w:ind w:firstLine="7740"/>
    </w:pPr>
    <w:r>
      <w:rPr>
        <w:szCs w:val="21"/>
      </w:rPr>
      <w:t>Copyright ©</w:t>
    </w:r>
    <w:r>
      <w:t>20</w:t>
    </w:r>
    <w:r w:rsidR="00675C44">
      <w:t>19</w:t>
    </w:r>
    <w:r>
      <w:t xml:space="preserve">　</w:t>
    </w:r>
    <w:r>
      <w:t>by</w:t>
    </w:r>
    <w:r>
      <w:t xml:space="preserve">　</w:t>
    </w:r>
    <w:r>
      <w:t>IEI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63A4" w:rsidRDefault="00A263A4">
      <w:r>
        <w:separator/>
      </w:r>
    </w:p>
  </w:footnote>
  <w:footnote w:type="continuationSeparator" w:id="0">
    <w:p w:rsidR="00A263A4" w:rsidRDefault="00A263A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D5A" w:rsidRDefault="00CD6D5A">
    <w:pPr>
      <w:pStyle w:val="Header"/>
      <w:tabs>
        <w:tab w:val="clear" w:pos="4252"/>
        <w:tab w:val="left" w:pos="7920"/>
      </w:tabs>
      <w:spacing w:after="24"/>
      <w:ind w:firstLine="160"/>
      <w:rPr>
        <w:color w:val="0000FF"/>
        <w:sz w:val="16"/>
        <w:szCs w:val="16"/>
      </w:rPr>
    </w:pPr>
  </w:p>
  <w:p w:rsidR="00CD6D5A" w:rsidRDefault="00303798">
    <w:pPr>
      <w:pStyle w:val="Header"/>
      <w:tabs>
        <w:tab w:val="clear" w:pos="8504"/>
        <w:tab w:val="right" w:pos="9855"/>
      </w:tabs>
      <w:ind w:left="140" w:firstLine="0"/>
      <w:rPr>
        <w:sz w:val="16"/>
        <w:szCs w:val="16"/>
      </w:rPr>
    </w:pPr>
    <w:r>
      <w:rPr>
        <w:color w:val="0000FF"/>
        <w:sz w:val="16"/>
        <w:szCs w:val="16"/>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D6D5A" w:rsidRDefault="00303798">
    <w:pPr>
      <w:pStyle w:val="Header"/>
      <w:tabs>
        <w:tab w:val="clear" w:pos="4252"/>
        <w:tab w:val="clear" w:pos="8504"/>
        <w:tab w:val="left" w:pos="1335"/>
        <w:tab w:val="center" w:pos="5406"/>
        <w:tab w:val="left" w:pos="7650"/>
        <w:tab w:val="right" w:pos="8976"/>
      </w:tabs>
      <w:spacing w:line="240" w:lineRule="exact"/>
      <w:ind w:firstLine="200"/>
      <w:jc w:val="left"/>
      <w:rPr>
        <w:color w:val="0000FF"/>
        <w:sz w:val="20"/>
      </w:rPr>
    </w:pPr>
    <w:r>
      <w:rPr>
        <w:vanish/>
        <w:color w:val="0000FF"/>
        <w:sz w:val="20"/>
      </w:rPr>
      <w:t>電子情報通信学会技術研究報告原稿用紙</w:t>
    </w:r>
    <w:r>
      <w:rPr>
        <w:color w:val="0000FF"/>
        <w:sz w:val="20"/>
      </w:rPr>
      <w:t xml:space="preserve"> </w:t>
    </w:r>
  </w:p>
  <w:p w:rsidR="00CD6D5A" w:rsidRDefault="00303798">
    <w:pPr>
      <w:pStyle w:val="Header"/>
      <w:tabs>
        <w:tab w:val="clear" w:pos="4252"/>
        <w:tab w:val="left" w:pos="7200"/>
      </w:tabs>
      <w:spacing w:line="240" w:lineRule="exact"/>
      <w:ind w:right="640" w:firstLine="160"/>
      <w:rPr>
        <w:vanish/>
        <w:sz w:val="16"/>
        <w:szCs w:val="16"/>
      </w:rPr>
    </w:pPr>
    <w:r>
      <w:rPr>
        <w:color w:val="0000FF"/>
        <w:sz w:val="16"/>
        <w:szCs w:val="16"/>
      </w:rPr>
      <w:t>一般</w:t>
    </w:r>
    <w:r>
      <w:rPr>
        <w:vanish/>
        <w:color w:val="0000FF"/>
        <w:sz w:val="16"/>
        <w:szCs w:val="16"/>
      </w:rPr>
      <w:t>(</w:t>
    </w:r>
    <w:r>
      <w:rPr>
        <w:vanish/>
        <w:color w:val="0000FF"/>
        <w:sz w:val="16"/>
        <w:szCs w:val="16"/>
      </w:rPr>
      <w:t>様式</w:t>
    </w:r>
    <w:r>
      <w:rPr>
        <w:vanish/>
        <w:color w:val="0000FF"/>
        <w:sz w:val="16"/>
        <w:szCs w:val="16"/>
      </w:rPr>
      <w:t>1</w:t>
    </w:r>
    <w:r>
      <w:rPr>
        <w:vanish/>
        <w:sz w:val="16"/>
        <w:szCs w:val="16"/>
      </w:rPr>
      <w:t>)</w:t>
    </w:r>
  </w:p>
  <w:p w:rsidR="00CD6D5A" w:rsidRDefault="00303798">
    <w:pPr>
      <w:pStyle w:val="Header"/>
      <w:tabs>
        <w:tab w:val="clear" w:pos="4252"/>
        <w:tab w:val="left" w:pos="7920"/>
      </w:tabs>
      <w:spacing w:after="24"/>
      <w:ind w:firstLine="160"/>
      <w:rPr>
        <w:color w:val="0000FF"/>
        <w:sz w:val="16"/>
        <w:szCs w:val="16"/>
      </w:rPr>
    </w:pPr>
    <w:r>
      <w:rPr>
        <w:color w:val="0000FF"/>
        <w:sz w:val="16"/>
        <w:szCs w:val="16"/>
      </w:rPr>
      <w:t>社団法人</w:t>
    </w:r>
    <w:r>
      <w:rPr>
        <w:color w:val="0000FF"/>
        <w:sz w:val="16"/>
        <w:szCs w:val="16"/>
      </w:rPr>
      <w:t xml:space="preserve"> </w:t>
    </w:r>
    <w:r>
      <w:rPr>
        <w:color w:val="0000FF"/>
        <w:sz w:val="16"/>
        <w:szCs w:val="16"/>
      </w:rPr>
      <w:t>電子情報通信学会</w:t>
    </w:r>
    <w:r>
      <w:rPr>
        <w:color w:val="0000FF"/>
        <w:sz w:val="16"/>
        <w:szCs w:val="16"/>
      </w:rPr>
      <w:tab/>
    </w:r>
    <w:r>
      <w:rPr>
        <w:color w:val="0000FF"/>
        <w:sz w:val="16"/>
        <w:szCs w:val="16"/>
      </w:rPr>
      <w:t>信学技報</w:t>
    </w:r>
  </w:p>
  <w:p w:rsidR="00CD6D5A" w:rsidRDefault="00303798">
    <w:pPr>
      <w:pStyle w:val="Header"/>
      <w:tabs>
        <w:tab w:val="clear" w:pos="8504"/>
        <w:tab w:val="right" w:pos="9855"/>
      </w:tabs>
      <w:ind w:left="140" w:firstLine="0"/>
      <w:rPr>
        <w:sz w:val="16"/>
        <w:szCs w:val="16"/>
      </w:rPr>
    </w:pPr>
    <w:r>
      <w:rPr>
        <w:color w:val="0000FF"/>
        <w:sz w:val="16"/>
        <w:szCs w:val="16"/>
      </w:rPr>
      <w:t>THE INSTITUTE OF ELECTRONICS,</w:t>
    </w:r>
    <w:r>
      <w:rPr>
        <w:color w:val="0000FF"/>
        <w:sz w:val="16"/>
        <w:szCs w:val="16"/>
      </w:rPr>
      <w:tab/>
    </w:r>
    <w:r>
      <w:rPr>
        <w:color w:val="0000FF"/>
        <w:sz w:val="16"/>
        <w:szCs w:val="16"/>
      </w:rPr>
      <w:t xml:space="preserve">　　　　　　　　　　　　　　　　　　　　　　　　　　　　　　　　</w:t>
    </w:r>
    <w:r>
      <w:rPr>
        <w:color w:val="0000FF"/>
        <w:sz w:val="16"/>
        <w:szCs w:val="16"/>
      </w:rPr>
      <w:t xml:space="preserve"> IEICE Technical Report</w:t>
    </w:r>
    <w:r>
      <w:rPr>
        <w:color w:val="0000FF"/>
        <w:sz w:val="16"/>
        <w:szCs w:val="16"/>
      </w:rPr>
      <w:t xml:space="preserve">　</w:t>
    </w:r>
    <w:r>
      <w:rPr>
        <w:color w:val="0000FF"/>
        <w:sz w:val="16"/>
        <w:szCs w:val="16"/>
      </w:rPr>
      <w:br/>
      <w:t>INFORMATION AND COMMUNICATION ENGINE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716D0"/>
    <w:multiLevelType w:val="multilevel"/>
    <w:tmpl w:val="A378D088"/>
    <w:lvl w:ilvl="0">
      <w:start w:val="1"/>
      <w:numFmt w:val="decimal"/>
      <w:lvlText w:val="[%1]"/>
      <w:lvlJc w:val="left"/>
      <w:pPr>
        <w:tabs>
          <w:tab w:val="num" w:pos="425"/>
        </w:tabs>
        <w:ind w:left="425" w:hanging="368"/>
      </w:pPr>
    </w:lvl>
    <w:lvl w:ilvl="1">
      <w:start w:val="1"/>
      <w:numFmt w:val="aiueoFullWidth"/>
      <w:lvlText w:val="(%2)"/>
      <w:lvlJc w:val="left"/>
      <w:pPr>
        <w:tabs>
          <w:tab w:val="num" w:pos="840"/>
        </w:tabs>
        <w:ind w:left="840" w:hanging="420"/>
      </w:pPr>
    </w:lvl>
    <w:lvl w:ilvl="2">
      <w:start w:val="1"/>
      <w:numFmt w:val="decimal"/>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
      <w:lvlText w:val="%9"/>
      <w:lvlJc w:val="left"/>
      <w:pPr>
        <w:tabs>
          <w:tab w:val="num" w:pos="3780"/>
        </w:tabs>
        <w:ind w:left="3780" w:hanging="420"/>
      </w:pPr>
    </w:lvl>
  </w:abstractNum>
  <w:abstractNum w:abstractNumId="1" w15:restartNumberingAfterBreak="0">
    <w:nsid w:val="369C352E"/>
    <w:multiLevelType w:val="multilevel"/>
    <w:tmpl w:val="E6E2EA0C"/>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9C63820"/>
    <w:multiLevelType w:val="multilevel"/>
    <w:tmpl w:val="65224700"/>
    <w:lvl w:ilvl="0">
      <w:start w:val="1"/>
      <w:numFmt w:val="decimal"/>
      <w:pStyle w:val="section"/>
      <w:suff w:val="space"/>
      <w:lvlText w:val="%1."/>
      <w:lvlJc w:val="left"/>
      <w:pPr>
        <w:ind w:left="425" w:hanging="425"/>
      </w:pPr>
    </w:lvl>
    <w:lvl w:ilvl="1">
      <w:start w:val="1"/>
      <w:numFmt w:val="decimal"/>
      <w:suff w:val="space"/>
      <w:lvlText w:val="%1.%2."/>
      <w:lvlJc w:val="left"/>
      <w:pPr>
        <w:ind w:left="567" w:hanging="567"/>
      </w:pPr>
    </w:lvl>
    <w:lvl w:ilvl="2">
      <w:start w:val="1"/>
      <w:numFmt w:val="decimal"/>
      <w:suff w:val="space"/>
      <w:lvlText w:val="%1.%2.%3."/>
      <w:lvlJc w:val="left"/>
      <w:pPr>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0"/>
  <w:activeWritingStyle w:appName="MSWord" w:lang="en-US" w:vendorID="64" w:dllVersion="4096" w:nlCheck="1" w:checkStyle="0"/>
  <w:activeWritingStyle w:appName="MSWord" w:lang="en-GB" w:vendorID="64" w:dllVersion="4096" w:nlCheck="1" w:checkStyle="0"/>
  <w:proofState w:spelling="clean"/>
  <w:defaultTabStop w:val="840"/>
  <w:characterSpacingControl w:val="doNotCompress"/>
  <w:footnotePr>
    <w:footnote w:id="-1"/>
    <w:footnote w:id="0"/>
  </w:footnotePr>
  <w:endnotePr>
    <w:endnote w:id="-1"/>
    <w:endnote w:id="0"/>
  </w:endnotePr>
  <w:compat>
    <w:doNotExpandShiftReturn/>
    <w:useFELayout/>
    <w:compatSetting w:name="compatibilityMode" w:uri="http://schemas.microsoft.com/office/word" w:val="12"/>
    <w:compatSetting w:name="useWord2013TrackBottomHyphenation" w:uri="http://schemas.microsoft.com/office/word" w:val="1"/>
  </w:compat>
  <w:rsids>
    <w:rsidRoot w:val="00CD6D5A"/>
    <w:rsid w:val="000033E2"/>
    <w:rsid w:val="0001233D"/>
    <w:rsid w:val="00024888"/>
    <w:rsid w:val="00025CCF"/>
    <w:rsid w:val="000328CE"/>
    <w:rsid w:val="00036F6B"/>
    <w:rsid w:val="000B0947"/>
    <w:rsid w:val="000C584C"/>
    <w:rsid w:val="000C65AC"/>
    <w:rsid w:val="0019314F"/>
    <w:rsid w:val="0019466F"/>
    <w:rsid w:val="001D6EE3"/>
    <w:rsid w:val="001D764A"/>
    <w:rsid w:val="001E7891"/>
    <w:rsid w:val="002037CE"/>
    <w:rsid w:val="00204CE5"/>
    <w:rsid w:val="002166B7"/>
    <w:rsid w:val="00222230"/>
    <w:rsid w:val="002442FB"/>
    <w:rsid w:val="0025070C"/>
    <w:rsid w:val="00261763"/>
    <w:rsid w:val="00277896"/>
    <w:rsid w:val="00285C66"/>
    <w:rsid w:val="002933F2"/>
    <w:rsid w:val="0029673F"/>
    <w:rsid w:val="002D305F"/>
    <w:rsid w:val="002D5FD7"/>
    <w:rsid w:val="002F41FB"/>
    <w:rsid w:val="002F53CF"/>
    <w:rsid w:val="00301801"/>
    <w:rsid w:val="00303798"/>
    <w:rsid w:val="00306BE1"/>
    <w:rsid w:val="003166F6"/>
    <w:rsid w:val="003433EB"/>
    <w:rsid w:val="003570EF"/>
    <w:rsid w:val="003735DF"/>
    <w:rsid w:val="00376C8D"/>
    <w:rsid w:val="003804B2"/>
    <w:rsid w:val="003A030C"/>
    <w:rsid w:val="003A6234"/>
    <w:rsid w:val="003B3677"/>
    <w:rsid w:val="003B4A62"/>
    <w:rsid w:val="003D59B5"/>
    <w:rsid w:val="00402169"/>
    <w:rsid w:val="004058A0"/>
    <w:rsid w:val="0042570A"/>
    <w:rsid w:val="004267B8"/>
    <w:rsid w:val="004516C2"/>
    <w:rsid w:val="00464FC6"/>
    <w:rsid w:val="004C60B5"/>
    <w:rsid w:val="004D7FD4"/>
    <w:rsid w:val="004E36F8"/>
    <w:rsid w:val="0050569E"/>
    <w:rsid w:val="00516082"/>
    <w:rsid w:val="00540221"/>
    <w:rsid w:val="00545C85"/>
    <w:rsid w:val="0057746C"/>
    <w:rsid w:val="005B55AC"/>
    <w:rsid w:val="005F3BE7"/>
    <w:rsid w:val="005F7D6A"/>
    <w:rsid w:val="00624070"/>
    <w:rsid w:val="00641FA1"/>
    <w:rsid w:val="00667F90"/>
    <w:rsid w:val="00675C44"/>
    <w:rsid w:val="00680019"/>
    <w:rsid w:val="00682869"/>
    <w:rsid w:val="00687A35"/>
    <w:rsid w:val="006B25A4"/>
    <w:rsid w:val="00704A29"/>
    <w:rsid w:val="00707852"/>
    <w:rsid w:val="00710AFA"/>
    <w:rsid w:val="00747F98"/>
    <w:rsid w:val="00752FB2"/>
    <w:rsid w:val="00771E33"/>
    <w:rsid w:val="0077453D"/>
    <w:rsid w:val="00796D8B"/>
    <w:rsid w:val="007E09D6"/>
    <w:rsid w:val="007E3199"/>
    <w:rsid w:val="007F0A72"/>
    <w:rsid w:val="00890D2B"/>
    <w:rsid w:val="008B33F3"/>
    <w:rsid w:val="008C6F2A"/>
    <w:rsid w:val="008F4F31"/>
    <w:rsid w:val="008F77EA"/>
    <w:rsid w:val="00906466"/>
    <w:rsid w:val="0094171C"/>
    <w:rsid w:val="00941CFF"/>
    <w:rsid w:val="009611EA"/>
    <w:rsid w:val="0097458C"/>
    <w:rsid w:val="00990EB7"/>
    <w:rsid w:val="009A28F3"/>
    <w:rsid w:val="009C08FF"/>
    <w:rsid w:val="009F3B26"/>
    <w:rsid w:val="00A02EC7"/>
    <w:rsid w:val="00A155F2"/>
    <w:rsid w:val="00A263A4"/>
    <w:rsid w:val="00A30385"/>
    <w:rsid w:val="00A315C2"/>
    <w:rsid w:val="00A44F44"/>
    <w:rsid w:val="00A50A9D"/>
    <w:rsid w:val="00A73AD2"/>
    <w:rsid w:val="00A878DF"/>
    <w:rsid w:val="00AA15E7"/>
    <w:rsid w:val="00AA3259"/>
    <w:rsid w:val="00AA7DD1"/>
    <w:rsid w:val="00AD347E"/>
    <w:rsid w:val="00AE14B5"/>
    <w:rsid w:val="00B1023C"/>
    <w:rsid w:val="00B2145D"/>
    <w:rsid w:val="00B65FD7"/>
    <w:rsid w:val="00B8339C"/>
    <w:rsid w:val="00B96242"/>
    <w:rsid w:val="00BA5672"/>
    <w:rsid w:val="00BC2E77"/>
    <w:rsid w:val="00C024CF"/>
    <w:rsid w:val="00C1369B"/>
    <w:rsid w:val="00C42ECF"/>
    <w:rsid w:val="00C55207"/>
    <w:rsid w:val="00C75395"/>
    <w:rsid w:val="00C81E56"/>
    <w:rsid w:val="00C83D92"/>
    <w:rsid w:val="00C927F3"/>
    <w:rsid w:val="00C951D0"/>
    <w:rsid w:val="00CC04CF"/>
    <w:rsid w:val="00CC16EA"/>
    <w:rsid w:val="00CC5270"/>
    <w:rsid w:val="00CD6D5A"/>
    <w:rsid w:val="00D07D75"/>
    <w:rsid w:val="00DA3FCD"/>
    <w:rsid w:val="00DA5681"/>
    <w:rsid w:val="00DC2EC6"/>
    <w:rsid w:val="00DF4F95"/>
    <w:rsid w:val="00E06B64"/>
    <w:rsid w:val="00E1023F"/>
    <w:rsid w:val="00E31A59"/>
    <w:rsid w:val="00E3495C"/>
    <w:rsid w:val="00E35013"/>
    <w:rsid w:val="00E4267A"/>
    <w:rsid w:val="00E52C1C"/>
    <w:rsid w:val="00ED7890"/>
    <w:rsid w:val="00EF50CD"/>
    <w:rsid w:val="00F1345D"/>
    <w:rsid w:val="00F23877"/>
    <w:rsid w:val="00F35C0B"/>
    <w:rsid w:val="00F60531"/>
    <w:rsid w:val="00F87ACD"/>
    <w:rsid w:val="00FE46C8"/>
    <w:rsid w:val="00FE5AC2"/>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FF2E1"/>
  <w15:docId w15:val="{F1C23863-F28E-D442-A7F2-C698AD240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6"/>
    <w:pPr>
      <w:widowControl w:val="0"/>
      <w:ind w:firstLine="100"/>
      <w:jc w:val="both"/>
    </w:pPr>
    <w:rPr>
      <w:rFonts w:ascii="Times New Roman" w:hAnsi="Times New Roman" w:cs="Times New Roman"/>
      <w:sz w:val="18"/>
      <w:szCs w:val="24"/>
      <w:lang w:val="en-GB"/>
    </w:rPr>
  </w:style>
  <w:style w:type="paragraph" w:styleId="Heading1">
    <w:name w:val="heading 1"/>
    <w:basedOn w:val="Normal"/>
    <w:next w:val="Normal"/>
    <w:uiPriority w:val="9"/>
    <w:qFormat/>
    <w:rsid w:val="00D839C6"/>
    <w:pPr>
      <w:keepNext/>
      <w:outlineLvl w:val="0"/>
    </w:pPr>
    <w:rPr>
      <w:rFonts w:asciiTheme="majorHAnsi" w:eastAsiaTheme="majorEastAsia" w:hAnsiTheme="majorHAnsi"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
    <w:name w:val="ヘッダー (文字)"/>
    <w:basedOn w:val="DefaultParagraphFont"/>
    <w:qFormat/>
    <w:rsid w:val="00D839C6"/>
    <w:rPr>
      <w:rFonts w:ascii="Times New Roman" w:eastAsia="MS Mincho" w:hAnsi="Times New Roman" w:cs="Times New Roman"/>
      <w:sz w:val="18"/>
      <w:szCs w:val="24"/>
    </w:rPr>
  </w:style>
  <w:style w:type="character" w:customStyle="1" w:styleId="a0">
    <w:name w:val="フッター (文字)"/>
    <w:basedOn w:val="DefaultParagraphFont"/>
    <w:qFormat/>
    <w:rsid w:val="00D839C6"/>
    <w:rPr>
      <w:rFonts w:ascii="Times New Roman" w:eastAsia="MS Mincho" w:hAnsi="Times New Roman" w:cs="Times New Roman"/>
      <w:sz w:val="18"/>
      <w:szCs w:val="24"/>
    </w:rPr>
  </w:style>
  <w:style w:type="character" w:customStyle="1" w:styleId="InternetLink">
    <w:name w:val="Internet Link"/>
    <w:basedOn w:val="DefaultParagraphFont"/>
    <w:rsid w:val="00D839C6"/>
    <w:rPr>
      <w:color w:val="0000FF"/>
      <w:u w:val="single"/>
    </w:rPr>
  </w:style>
  <w:style w:type="character" w:customStyle="1" w:styleId="1">
    <w:name w:val="見出し 1 (文字)"/>
    <w:basedOn w:val="DefaultParagraphFont"/>
    <w:uiPriority w:val="9"/>
    <w:qFormat/>
    <w:rsid w:val="00D839C6"/>
    <w:rPr>
      <w:rFonts w:asciiTheme="majorHAnsi" w:eastAsiaTheme="majorEastAsia" w:hAnsiTheme="majorHAnsi" w:cstheme="majorBidi"/>
      <w:sz w:val="24"/>
      <w:szCs w:val="24"/>
    </w:rPr>
  </w:style>
  <w:style w:type="character" w:customStyle="1" w:styleId="a1">
    <w:name w:val="本文 (文字)"/>
    <w:basedOn w:val="DefaultParagraphFont"/>
    <w:uiPriority w:val="99"/>
    <w:semiHidden/>
    <w:qFormat/>
    <w:rsid w:val="00D839C6"/>
    <w:rPr>
      <w:rFonts w:ascii="Times New Roman" w:eastAsia="MS Mincho" w:hAnsi="Times New Roman" w:cs="Times New Roman"/>
      <w:sz w:val="18"/>
      <w:szCs w:val="24"/>
    </w:rPr>
  </w:style>
  <w:style w:type="character" w:customStyle="1" w:styleId="a2">
    <w:name w:val="吹き出し (文字)"/>
    <w:basedOn w:val="DefaultParagraphFont"/>
    <w:uiPriority w:val="99"/>
    <w:semiHidden/>
    <w:qFormat/>
    <w:rsid w:val="00AE0EDE"/>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qFormat/>
    <w:rsid w:val="007A7F60"/>
    <w:rPr>
      <w:sz w:val="18"/>
      <w:szCs w:val="18"/>
    </w:rPr>
  </w:style>
  <w:style w:type="character" w:customStyle="1" w:styleId="a3">
    <w:name w:val="コメント文字列 (文字)"/>
    <w:basedOn w:val="DefaultParagraphFont"/>
    <w:uiPriority w:val="99"/>
    <w:semiHidden/>
    <w:qFormat/>
    <w:rsid w:val="007A7F60"/>
    <w:rPr>
      <w:rFonts w:ascii="Times New Roman" w:eastAsia="MS Mincho" w:hAnsi="Times New Roman" w:cs="Times New Roman"/>
      <w:sz w:val="18"/>
      <w:szCs w:val="24"/>
    </w:rPr>
  </w:style>
  <w:style w:type="character" w:customStyle="1" w:styleId="a4">
    <w:name w:val="コメント内容 (文字)"/>
    <w:basedOn w:val="a3"/>
    <w:uiPriority w:val="99"/>
    <w:semiHidden/>
    <w:qFormat/>
    <w:rsid w:val="007A7F60"/>
    <w:rPr>
      <w:rFonts w:ascii="Times New Roman" w:eastAsia="MS Mincho" w:hAnsi="Times New Roman" w:cs="Times New Roman"/>
      <w:b/>
      <w:bCs/>
      <w:sz w:val="18"/>
      <w:szCs w:val="24"/>
    </w:rPr>
  </w:style>
  <w:style w:type="character" w:customStyle="1" w:styleId="ListLabel1">
    <w:name w:val="ListLabel 1"/>
    <w:qFormat/>
    <w:rPr>
      <w:rFonts w:ascii="MS Gothic" w:eastAsia="MS Gothic" w:hAnsi="MS Gothic"/>
    </w:rPr>
  </w:style>
  <w:style w:type="character" w:customStyle="1" w:styleId="ListLabel2">
    <w:name w:val="ListLabel 2"/>
    <w:qFormat/>
    <w:rPr>
      <w:rFonts w:ascii="MS Gothic" w:eastAsia="MS Gothic" w:hAnsi="MS Gothic"/>
    </w:rPr>
  </w:style>
  <w:style w:type="character" w:customStyle="1" w:styleId="ListLabel3">
    <w:name w:val="ListLabel 3"/>
    <w:qFormat/>
    <w:rPr>
      <w:rFonts w:ascii="MS Gothic" w:eastAsia="MS Gothic" w:hAnsi="MS Gothic"/>
    </w:rPr>
  </w:style>
  <w:style w:type="character" w:customStyle="1" w:styleId="ListLabel4">
    <w:name w:val="ListLabel 4"/>
    <w:qFormat/>
  </w:style>
  <w:style w:type="character" w:customStyle="1" w:styleId="ListLabel5">
    <w:name w:val="ListLabel 5"/>
    <w:qFormat/>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uiPriority w:val="99"/>
    <w:semiHidden/>
    <w:unhideWhenUsed/>
    <w:rsid w:val="00D839C6"/>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 w:val="24"/>
    </w:rPr>
  </w:style>
  <w:style w:type="paragraph" w:customStyle="1" w:styleId="Index">
    <w:name w:val="Index"/>
    <w:basedOn w:val="Normal"/>
    <w:qFormat/>
    <w:pPr>
      <w:suppressLineNumbers/>
    </w:pPr>
    <w:rPr>
      <w:rFonts w:cs="Arial Unicode MS"/>
    </w:rPr>
  </w:style>
  <w:style w:type="paragraph" w:styleId="Header">
    <w:name w:val="header"/>
    <w:basedOn w:val="Normal"/>
    <w:rsid w:val="00D839C6"/>
    <w:pPr>
      <w:tabs>
        <w:tab w:val="center" w:pos="4252"/>
        <w:tab w:val="right" w:pos="8504"/>
      </w:tabs>
      <w:snapToGrid w:val="0"/>
    </w:pPr>
  </w:style>
  <w:style w:type="paragraph" w:styleId="Footer">
    <w:name w:val="footer"/>
    <w:basedOn w:val="Normal"/>
    <w:rsid w:val="00D839C6"/>
    <w:pPr>
      <w:tabs>
        <w:tab w:val="center" w:pos="4252"/>
        <w:tab w:val="right" w:pos="8504"/>
      </w:tabs>
      <w:snapToGrid w:val="0"/>
    </w:pPr>
  </w:style>
  <w:style w:type="paragraph" w:customStyle="1" w:styleId="a5">
    <w:name w:val="タイトル"/>
    <w:basedOn w:val="Heading1"/>
    <w:qFormat/>
    <w:rsid w:val="00D839C6"/>
    <w:pPr>
      <w:spacing w:line="440" w:lineRule="exact"/>
      <w:ind w:firstLine="0"/>
      <w:jc w:val="center"/>
    </w:pPr>
    <w:rPr>
      <w:rFonts w:ascii="Times New Roman" w:eastAsia="MS Mincho" w:hAnsi="Times New Roman" w:cs="Times New Roman"/>
      <w:sz w:val="32"/>
    </w:rPr>
  </w:style>
  <w:style w:type="paragraph" w:customStyle="1" w:styleId="a6">
    <w:name w:val="サブタイトル"/>
    <w:basedOn w:val="Normal"/>
    <w:next w:val="a7"/>
    <w:qFormat/>
    <w:rsid w:val="00D839C6"/>
    <w:pPr>
      <w:keepNext/>
      <w:spacing w:line="360" w:lineRule="exact"/>
      <w:ind w:firstLine="0"/>
      <w:jc w:val="center"/>
      <w:outlineLvl w:val="0"/>
    </w:pPr>
    <w:rPr>
      <w:sz w:val="28"/>
    </w:rPr>
  </w:style>
  <w:style w:type="paragraph" w:customStyle="1" w:styleId="a7">
    <w:name w:val="著者"/>
    <w:basedOn w:val="Normal"/>
    <w:next w:val="a8"/>
    <w:qFormat/>
    <w:rsid w:val="00D839C6"/>
    <w:pPr>
      <w:keepNext/>
      <w:spacing w:line="360" w:lineRule="exact"/>
      <w:ind w:firstLine="0"/>
      <w:jc w:val="center"/>
      <w:outlineLvl w:val="0"/>
    </w:pPr>
    <w:rPr>
      <w:sz w:val="24"/>
    </w:rPr>
  </w:style>
  <w:style w:type="paragraph" w:customStyle="1" w:styleId="a8">
    <w:name w:val="所属"/>
    <w:basedOn w:val="Normal"/>
    <w:next w:val="a9"/>
    <w:qFormat/>
    <w:rsid w:val="00D839C6"/>
    <w:pPr>
      <w:keepNext/>
      <w:spacing w:line="320" w:lineRule="exact"/>
      <w:ind w:firstLine="0"/>
      <w:jc w:val="center"/>
      <w:outlineLvl w:val="0"/>
    </w:pPr>
    <w:rPr>
      <w:sz w:val="21"/>
    </w:rPr>
  </w:style>
  <w:style w:type="paragraph" w:customStyle="1" w:styleId="a9">
    <w:name w:val="メールアドレス"/>
    <w:basedOn w:val="a8"/>
    <w:qFormat/>
    <w:rsid w:val="00D839C6"/>
    <w:pPr>
      <w:spacing w:line="280" w:lineRule="exact"/>
    </w:pPr>
  </w:style>
  <w:style w:type="paragraph" w:customStyle="1" w:styleId="Heading1Char">
    <w:name w:val="Heading 1 Char"/>
    <w:basedOn w:val="Heading1"/>
    <w:next w:val="Normal"/>
    <w:qFormat/>
    <w:rsid w:val="00D839C6"/>
    <w:pPr>
      <w:spacing w:line="320" w:lineRule="exact"/>
      <w:ind w:left="100" w:hanging="100"/>
    </w:pPr>
    <w:rPr>
      <w:rFonts w:ascii="Times New Roman" w:eastAsia="MS Mincho" w:hAnsi="Times New Roman" w:cs="Times New Roman"/>
      <w:b/>
      <w:sz w:val="21"/>
    </w:rPr>
  </w:style>
  <w:style w:type="paragraph" w:customStyle="1" w:styleId="2">
    <w:name w:val="段落番号2"/>
    <w:basedOn w:val="Heading1Char"/>
    <w:next w:val="Normal"/>
    <w:qFormat/>
    <w:rsid w:val="00D839C6"/>
    <w:pPr>
      <w:ind w:left="200" w:hanging="200"/>
    </w:pPr>
    <w:rPr>
      <w:rFonts w:eastAsia="MS PMincho"/>
    </w:rPr>
  </w:style>
  <w:style w:type="paragraph" w:customStyle="1" w:styleId="3">
    <w:name w:val="段落番号3"/>
    <w:basedOn w:val="Heading1Char"/>
    <w:next w:val="Normal"/>
    <w:qFormat/>
    <w:rsid w:val="00D839C6"/>
    <w:pPr>
      <w:ind w:left="250" w:hanging="250"/>
    </w:pPr>
  </w:style>
  <w:style w:type="paragraph" w:customStyle="1" w:styleId="aa">
    <w:name w:val="文献"/>
    <w:basedOn w:val="BodyText"/>
    <w:qFormat/>
    <w:rsid w:val="00D839C6"/>
    <w:pPr>
      <w:snapToGrid w:val="0"/>
      <w:spacing w:line="200" w:lineRule="exact"/>
      <w:ind w:left="426" w:hanging="369"/>
    </w:pPr>
  </w:style>
  <w:style w:type="paragraph" w:styleId="ListParagraph">
    <w:name w:val="List Paragraph"/>
    <w:basedOn w:val="Normal"/>
    <w:uiPriority w:val="34"/>
    <w:qFormat/>
    <w:rsid w:val="00D839C6"/>
    <w:pPr>
      <w:ind w:left="840" w:firstLine="0"/>
    </w:pPr>
    <w:rPr>
      <w:rFonts w:ascii="Century" w:hAnsi="Century"/>
      <w:sz w:val="21"/>
      <w:szCs w:val="20"/>
    </w:rPr>
  </w:style>
  <w:style w:type="paragraph" w:styleId="BalloonText">
    <w:name w:val="Balloon Text"/>
    <w:basedOn w:val="Normal"/>
    <w:uiPriority w:val="99"/>
    <w:semiHidden/>
    <w:unhideWhenUsed/>
    <w:qFormat/>
    <w:rsid w:val="00AE0EDE"/>
    <w:rPr>
      <w:rFonts w:asciiTheme="majorHAnsi" w:eastAsiaTheme="majorEastAsia" w:hAnsiTheme="majorHAnsi" w:cstheme="majorBidi"/>
      <w:szCs w:val="18"/>
    </w:rPr>
  </w:style>
  <w:style w:type="paragraph" w:styleId="CommentText">
    <w:name w:val="annotation text"/>
    <w:basedOn w:val="Normal"/>
    <w:uiPriority w:val="99"/>
    <w:semiHidden/>
    <w:unhideWhenUsed/>
    <w:qFormat/>
    <w:rsid w:val="007A7F60"/>
    <w:pPr>
      <w:jc w:val="left"/>
    </w:pPr>
  </w:style>
  <w:style w:type="paragraph" w:styleId="CommentSubject">
    <w:name w:val="annotation subject"/>
    <w:basedOn w:val="CommentText"/>
    <w:next w:val="CommentText"/>
    <w:uiPriority w:val="99"/>
    <w:semiHidden/>
    <w:unhideWhenUsed/>
    <w:qFormat/>
    <w:rsid w:val="007A7F60"/>
    <w:rPr>
      <w:b/>
      <w:bCs/>
    </w:rPr>
  </w:style>
  <w:style w:type="paragraph" w:styleId="Bibliography">
    <w:name w:val="Bibliography"/>
    <w:basedOn w:val="Normal"/>
    <w:next w:val="Normal"/>
    <w:uiPriority w:val="37"/>
    <w:unhideWhenUsed/>
    <w:rsid w:val="00710AFA"/>
    <w:pPr>
      <w:tabs>
        <w:tab w:val="left" w:pos="260"/>
        <w:tab w:val="left" w:pos="380"/>
      </w:tabs>
      <w:ind w:left="384" w:hanging="384"/>
    </w:pPr>
  </w:style>
  <w:style w:type="paragraph" w:customStyle="1" w:styleId="text">
    <w:name w:val="text"/>
    <w:basedOn w:val="Normal"/>
    <w:qFormat/>
    <w:rsid w:val="00DA5681"/>
    <w:pPr>
      <w:ind w:firstLine="204"/>
    </w:pPr>
  </w:style>
  <w:style w:type="paragraph" w:customStyle="1" w:styleId="section">
    <w:name w:val="section"/>
    <w:basedOn w:val="Heading1Char"/>
    <w:qFormat/>
    <w:rsid w:val="004C60B5"/>
    <w:pPr>
      <w:numPr>
        <w:numId w:val="1"/>
      </w:numPr>
      <w:ind w:left="235" w:hanging="235"/>
    </w:pPr>
  </w:style>
  <w:style w:type="paragraph" w:customStyle="1" w:styleId="figurecaption">
    <w:name w:val="figure caption"/>
    <w:basedOn w:val="a9"/>
    <w:qFormat/>
    <w:rsid w:val="004C60B5"/>
    <w:rPr>
      <w:sz w:val="16"/>
      <w:szCs w:val="16"/>
    </w:rPr>
  </w:style>
  <w:style w:type="table" w:styleId="TableGrid">
    <w:name w:val="Table Grid"/>
    <w:basedOn w:val="TableNormal"/>
    <w:uiPriority w:val="59"/>
    <w:rsid w:val="004E3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B833FB-8317-CE42-A026-D9DEA24C46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5</Pages>
  <Words>5621</Words>
  <Characters>3204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Proposal of Automatic Extraction Framework of Superconductors related Information from Scientific literature</vt:lpstr>
    </vt:vector>
  </TitlesOfParts>
  <Manager/>
  <Company>National Institute for Materials Science (NIMS)</Company>
  <LinksUpToDate>false</LinksUpToDate>
  <CharactersWithSpaces>375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for Automatic Extraction Framework of Superconductors related Information from Scientific literature</dc:title>
  <dc:subject/>
  <dc:creator>Luca Foppiano, Thaer M. Dieb, Akira Suzuki, Masashi Ishii</dc:creator>
  <cp:keywords>Material Informatics, Superconductors, Machine Learning, NLP, TDM </cp:keywords>
  <dc:description/>
  <cp:lastModifiedBy>Microsoft Office User</cp:lastModifiedBy>
  <cp:revision>157</cp:revision>
  <cp:lastPrinted>2019-05-08T07:25:00Z</cp:lastPrinted>
  <dcterms:created xsi:type="dcterms:W3CDTF">2014-06-16T08:37:00Z</dcterms:created>
  <dcterms:modified xsi:type="dcterms:W3CDTF">2019-05-08T07:54:00Z</dcterms:modified>
  <cp:category/>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hTNwNp2w"/&gt;&lt;style id="http://www.zotero.org/styles/the-institute-of-electronics-information-and-communication-engineers" hasBibliography="1" bibliographyStyleHasBeenSet="1"/&gt;&lt;prefs&gt;&lt;pref name="fi</vt:lpwstr>
  </property>
  <property fmtid="{D5CDD505-2E9C-101B-9397-08002B2CF9AE}" pid="9" name="ZOTERO_PREF_2">
    <vt:lpwstr>eldType" value="Field"/&gt;&lt;pref name="automaticJournalAbbreviations" value="true"/&gt;&lt;/prefs&gt;&lt;/data&gt;</vt:lpwstr>
  </property>
</Properties>
</file>